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914326E" w14:textId="45746C77" w:rsidR="00897FC9" w:rsidRPr="00CB4C97" w:rsidRDefault="00897FC9" w:rsidP="00897FC9">
      <w:pPr>
        <w:spacing w:line="480" w:lineRule="auto"/>
        <w:rPr>
          <w:rStyle w:val="Hyperlink"/>
          <w:rFonts w:eastAsia="MS ??" w:cs="Arial"/>
          <w:color w:val="auto"/>
          <w:lang w:eastAsia="ja-JP"/>
        </w:rPr>
      </w:pPr>
      <w:bookmarkStart w:id="0" w:name="_Ref98183923"/>
      <w:r w:rsidRPr="00CB4C97">
        <w:rPr>
          <w:rFonts w:cs="Arial"/>
          <w:b/>
          <w:bCs/>
          <w:lang w:val="en-US"/>
        </w:rPr>
        <w:t>Additional file 1</w:t>
      </w:r>
    </w:p>
    <w:p w14:paraId="5B6F9C84" w14:textId="0D3CAF30" w:rsidR="006E2DFF" w:rsidRPr="00CB4C97" w:rsidRDefault="006E2DFF" w:rsidP="006E2DFF">
      <w:pPr>
        <w:rPr>
          <w:rFonts w:cs="Arial"/>
          <w:b/>
          <w:bCs/>
        </w:rPr>
      </w:pPr>
      <w:r w:rsidRPr="00CB4C97">
        <w:rPr>
          <w:rFonts w:cs="Arial"/>
          <w:b/>
          <w:bCs/>
        </w:rPr>
        <w:t xml:space="preserve">Supplementary Table </w:t>
      </w:r>
      <w:r w:rsidRPr="00CB4C97">
        <w:rPr>
          <w:rFonts w:cs="Arial"/>
          <w:b/>
          <w:bCs/>
        </w:rPr>
        <w:fldChar w:fldCharType="begin"/>
      </w:r>
      <w:r w:rsidRPr="00CB4C97">
        <w:rPr>
          <w:rFonts w:cs="Arial"/>
          <w:b/>
          <w:bCs/>
        </w:rPr>
        <w:instrText xml:space="preserve"> SEQ Supplementary_Table \* ARABIC </w:instrText>
      </w:r>
      <w:r w:rsidRPr="00CB4C97">
        <w:rPr>
          <w:rFonts w:cs="Arial"/>
          <w:b/>
          <w:bCs/>
        </w:rPr>
        <w:fldChar w:fldCharType="separate"/>
      </w:r>
      <w:r w:rsidRPr="00CB4C97">
        <w:rPr>
          <w:rFonts w:cs="Arial"/>
          <w:b/>
          <w:bCs/>
          <w:noProof/>
        </w:rPr>
        <w:t>1</w:t>
      </w:r>
      <w:r w:rsidRPr="00CB4C97">
        <w:rPr>
          <w:rFonts w:cs="Arial"/>
        </w:rPr>
        <w:fldChar w:fldCharType="end"/>
      </w:r>
      <w:bookmarkEnd w:id="0"/>
      <w:r w:rsidRPr="00CB4C97">
        <w:rPr>
          <w:rFonts w:cs="Arial"/>
          <w:b/>
          <w:bCs/>
        </w:rPr>
        <w:t>: Additional description of prophylaxis up to 90 days</w:t>
      </w:r>
    </w:p>
    <w:p w14:paraId="63D45D60" w14:textId="77777777" w:rsidR="006E2DFF" w:rsidRPr="00CB4C97" w:rsidRDefault="006E2DFF" w:rsidP="006E2DFF"/>
    <w:tbl>
      <w:tblPr>
        <w:tblStyle w:val="TableGrid"/>
        <w:tblW w:w="949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77"/>
        <w:gridCol w:w="4252"/>
        <w:gridCol w:w="2268"/>
      </w:tblGrid>
      <w:tr w:rsidR="00CB4C97" w:rsidRPr="00CB4C97" w14:paraId="70196A8D" w14:textId="77777777" w:rsidTr="00DD1F68">
        <w:tc>
          <w:tcPr>
            <w:tcW w:w="2977" w:type="dxa"/>
            <w:tcBorders>
              <w:bottom w:val="single" w:sz="4" w:space="0" w:color="auto"/>
            </w:tcBorders>
          </w:tcPr>
          <w:p w14:paraId="650F1B84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VTE prophylaxis</w:t>
            </w:r>
          </w:p>
        </w:tc>
        <w:tc>
          <w:tcPr>
            <w:tcW w:w="4252" w:type="dxa"/>
            <w:tcBorders>
              <w:bottom w:val="single" w:sz="4" w:space="0" w:color="auto"/>
            </w:tcBorders>
          </w:tcPr>
          <w:p w14:paraId="0F9F8986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Description  </w:t>
            </w:r>
          </w:p>
        </w:tc>
        <w:tc>
          <w:tcPr>
            <w:tcW w:w="2268" w:type="dxa"/>
            <w:tcBorders>
              <w:bottom w:val="single" w:sz="4" w:space="0" w:color="auto"/>
            </w:tcBorders>
          </w:tcPr>
          <w:p w14:paraId="766B82BD" w14:textId="77777777" w:rsidR="006E2DFF" w:rsidRPr="00CB4C97" w:rsidRDefault="006E2DFF" w:rsidP="00DD1F68">
            <w:pPr>
              <w:spacing w:line="360" w:lineRule="auto"/>
              <w:jc w:val="center"/>
              <w:rPr>
                <w:rFonts w:cs="Arial"/>
              </w:rPr>
            </w:pPr>
            <w:r w:rsidRPr="00CB4C97">
              <w:rPr>
                <w:rFonts w:cs="Arial"/>
              </w:rPr>
              <w:t>N (%) or</w:t>
            </w:r>
          </w:p>
          <w:p w14:paraId="15837B2F" w14:textId="77777777" w:rsidR="006E2DFF" w:rsidRPr="00CB4C97" w:rsidRDefault="006E2DFF" w:rsidP="00DD1F68">
            <w:pPr>
              <w:spacing w:line="360" w:lineRule="auto"/>
              <w:jc w:val="center"/>
              <w:rPr>
                <w:rFonts w:cs="Arial"/>
              </w:rPr>
            </w:pPr>
            <w:r w:rsidRPr="00CB4C97">
              <w:rPr>
                <w:rFonts w:cs="Arial"/>
              </w:rPr>
              <w:t>Median (IQR)</w:t>
            </w:r>
          </w:p>
        </w:tc>
      </w:tr>
      <w:tr w:rsidR="00CB4C97" w:rsidRPr="00CB4C97" w14:paraId="2B196306" w14:textId="77777777" w:rsidTr="00DD1F68">
        <w:tc>
          <w:tcPr>
            <w:tcW w:w="2977" w:type="dxa"/>
            <w:tcBorders>
              <w:top w:val="single" w:sz="4" w:space="0" w:color="auto"/>
              <w:bottom w:val="single" w:sz="4" w:space="0" w:color="auto"/>
            </w:tcBorders>
          </w:tcPr>
          <w:p w14:paraId="1A199112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Clexane (Enoxaparin) </w:t>
            </w:r>
          </w:p>
          <w:p w14:paraId="61DF1E1A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(N=1047/1837)</w:t>
            </w:r>
          </w:p>
          <w:p w14:paraId="4792BEFC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63B5A6D5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4ACE18B0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5F95F393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16AE2DDD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33223A7F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Median (IQR)</w:t>
            </w:r>
          </w:p>
        </w:tc>
        <w:tc>
          <w:tcPr>
            <w:tcW w:w="4252" w:type="dxa"/>
            <w:tcBorders>
              <w:top w:val="single" w:sz="4" w:space="0" w:color="auto"/>
              <w:bottom w:val="single" w:sz="4" w:space="0" w:color="auto"/>
            </w:tcBorders>
          </w:tcPr>
          <w:p w14:paraId="432AF15A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Received</w:t>
            </w:r>
          </w:p>
          <w:p w14:paraId="6179F404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First dose </w:t>
            </w:r>
          </w:p>
          <w:p w14:paraId="1E9333FE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    20mg</w:t>
            </w:r>
          </w:p>
          <w:p w14:paraId="103E5864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    40mg</w:t>
            </w:r>
          </w:p>
          <w:p w14:paraId="42D1A1E2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    60-80mg</w:t>
            </w:r>
          </w:p>
          <w:p w14:paraId="7F3C45B9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    100-200mg</w:t>
            </w:r>
          </w:p>
          <w:p w14:paraId="464BB641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Dose changed after 1</w:t>
            </w:r>
            <w:r w:rsidRPr="00CB4C97">
              <w:rPr>
                <w:rFonts w:cs="Arial"/>
                <w:vertAlign w:val="superscript"/>
              </w:rPr>
              <w:t>st</w:t>
            </w:r>
            <w:r w:rsidRPr="00CB4C97">
              <w:rPr>
                <w:rFonts w:cs="Arial"/>
              </w:rPr>
              <w:t xml:space="preserve"> dose</w:t>
            </w:r>
          </w:p>
          <w:p w14:paraId="619BB2C1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Day commenced </w:t>
            </w:r>
          </w:p>
          <w:p w14:paraId="2D257978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Duration (days)</w:t>
            </w:r>
          </w:p>
          <w:p w14:paraId="11B1C4E4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Days break in prophylaxis </w:t>
            </w:r>
          </w:p>
          <w:p w14:paraId="6BDB1F90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  Number with disrupted prophylaxis 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14:paraId="5056D51E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1047 (57.0%)</w:t>
            </w:r>
          </w:p>
          <w:p w14:paraId="2E3AB8D7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</w:p>
          <w:p w14:paraId="1DD1DAE3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51 (2.8%)</w:t>
            </w:r>
          </w:p>
          <w:p w14:paraId="16C6F495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980 (53.4%)</w:t>
            </w:r>
          </w:p>
          <w:p w14:paraId="69A1C1DB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10 (0.5%)</w:t>
            </w:r>
          </w:p>
          <w:p w14:paraId="7D96E491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4 (0.4%)</w:t>
            </w:r>
          </w:p>
          <w:p w14:paraId="20CB921A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42 (2.3%)</w:t>
            </w:r>
          </w:p>
          <w:p w14:paraId="3CB0BA00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0 (0,1)</w:t>
            </w:r>
          </w:p>
          <w:p w14:paraId="62DC6192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11 (5.0, 20.0)</w:t>
            </w:r>
          </w:p>
          <w:p w14:paraId="3B981A7F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2 (1,3)</w:t>
            </w:r>
          </w:p>
          <w:p w14:paraId="553D48A9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63 (3.4%)</w:t>
            </w:r>
          </w:p>
        </w:tc>
      </w:tr>
      <w:tr w:rsidR="00CB4C97" w:rsidRPr="00CB4C97" w14:paraId="18642164" w14:textId="77777777" w:rsidTr="00DD1F68">
        <w:tc>
          <w:tcPr>
            <w:tcW w:w="2977" w:type="dxa"/>
            <w:tcBorders>
              <w:top w:val="single" w:sz="4" w:space="0" w:color="auto"/>
              <w:bottom w:val="single" w:sz="4" w:space="0" w:color="auto"/>
            </w:tcBorders>
          </w:tcPr>
          <w:p w14:paraId="07F898AD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Fragmin (Dalteparin) </w:t>
            </w:r>
          </w:p>
          <w:p w14:paraId="6705E0DD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67906B14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2A68D494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12B00457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05A33787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6195F92D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Median (IQR)</w:t>
            </w:r>
          </w:p>
        </w:tc>
        <w:tc>
          <w:tcPr>
            <w:tcW w:w="4252" w:type="dxa"/>
            <w:tcBorders>
              <w:top w:val="single" w:sz="4" w:space="0" w:color="auto"/>
              <w:bottom w:val="single" w:sz="4" w:space="0" w:color="auto"/>
            </w:tcBorders>
          </w:tcPr>
          <w:p w14:paraId="518529F5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Received</w:t>
            </w:r>
          </w:p>
          <w:p w14:paraId="7CA78A72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First dose (International Unit, IU)</w:t>
            </w:r>
          </w:p>
          <w:p w14:paraId="42772D93" w14:textId="77777777" w:rsidR="006E2DFF" w:rsidRPr="00CB4C97" w:rsidRDefault="006E2DFF" w:rsidP="00DD1F68">
            <w:pPr>
              <w:spacing w:line="360" w:lineRule="auto"/>
              <w:ind w:firstLine="594"/>
              <w:rPr>
                <w:rFonts w:cs="Arial"/>
              </w:rPr>
            </w:pPr>
            <w:r w:rsidRPr="00CB4C97">
              <w:rPr>
                <w:rFonts w:cs="Arial"/>
              </w:rPr>
              <w:t>2500 IU</w:t>
            </w:r>
          </w:p>
          <w:p w14:paraId="711C4B79" w14:textId="77777777" w:rsidR="006E2DFF" w:rsidRPr="00CB4C97" w:rsidRDefault="006E2DFF" w:rsidP="00DD1F68">
            <w:pPr>
              <w:spacing w:line="360" w:lineRule="auto"/>
              <w:ind w:firstLine="594"/>
              <w:rPr>
                <w:rFonts w:cs="Arial"/>
              </w:rPr>
            </w:pPr>
            <w:r w:rsidRPr="00CB4C97">
              <w:rPr>
                <w:rFonts w:cs="Arial"/>
              </w:rPr>
              <w:t>5000 IU</w:t>
            </w:r>
          </w:p>
          <w:p w14:paraId="65885073" w14:textId="77777777" w:rsidR="006E2DFF" w:rsidRPr="00CB4C97" w:rsidRDefault="006E2DFF" w:rsidP="00DD1F68">
            <w:pPr>
              <w:spacing w:line="360" w:lineRule="auto"/>
              <w:ind w:firstLine="594"/>
              <w:rPr>
                <w:rFonts w:cs="Arial"/>
              </w:rPr>
            </w:pPr>
            <w:r w:rsidRPr="00CB4C97">
              <w:rPr>
                <w:rFonts w:cs="Arial"/>
              </w:rPr>
              <w:t>10000 IU</w:t>
            </w:r>
          </w:p>
          <w:p w14:paraId="39833068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Dose changed after 1</w:t>
            </w:r>
            <w:r w:rsidRPr="00CB4C97">
              <w:rPr>
                <w:rFonts w:cs="Arial"/>
                <w:vertAlign w:val="superscript"/>
              </w:rPr>
              <w:t>st</w:t>
            </w:r>
            <w:r w:rsidRPr="00CB4C97">
              <w:rPr>
                <w:rFonts w:cs="Arial"/>
              </w:rPr>
              <w:t xml:space="preserve"> dose</w:t>
            </w:r>
          </w:p>
          <w:p w14:paraId="78E4DD72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Day commenced </w:t>
            </w:r>
          </w:p>
          <w:p w14:paraId="7F104C2E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Duration (days)</w:t>
            </w:r>
          </w:p>
          <w:p w14:paraId="2F4784F6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Days break in prophylaxis </w:t>
            </w:r>
          </w:p>
          <w:p w14:paraId="65C49BC5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  Number with disrupted prophylaxis 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14:paraId="4298BC91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392 (21.3%)</w:t>
            </w:r>
          </w:p>
          <w:p w14:paraId="7886E502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</w:p>
          <w:p w14:paraId="6A0C71DD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124 (6.7%)</w:t>
            </w:r>
          </w:p>
          <w:p w14:paraId="7A791A1A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265 (14.4%)</w:t>
            </w:r>
          </w:p>
          <w:p w14:paraId="12EB4A17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1 (0.1%)</w:t>
            </w:r>
          </w:p>
          <w:p w14:paraId="67860488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7 (0.4%)</w:t>
            </w:r>
          </w:p>
          <w:p w14:paraId="1B68CDBE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0 (0,1)</w:t>
            </w:r>
          </w:p>
          <w:p w14:paraId="1EA9C0ED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10 (5.0, 19.0)</w:t>
            </w:r>
          </w:p>
          <w:p w14:paraId="715B01D6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2 (1,2)</w:t>
            </w:r>
          </w:p>
          <w:p w14:paraId="4B62625B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22 (1.2%)</w:t>
            </w:r>
          </w:p>
        </w:tc>
      </w:tr>
      <w:tr w:rsidR="00CB4C97" w:rsidRPr="00CB4C97" w14:paraId="2BC2C279" w14:textId="77777777" w:rsidTr="00DD1F68">
        <w:tc>
          <w:tcPr>
            <w:tcW w:w="2977" w:type="dxa"/>
            <w:tcBorders>
              <w:top w:val="single" w:sz="4" w:space="0" w:color="auto"/>
              <w:bottom w:val="single" w:sz="4" w:space="0" w:color="auto"/>
            </w:tcBorders>
          </w:tcPr>
          <w:p w14:paraId="5461B51F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Aspirin (acetylsalicylic acid)</w:t>
            </w:r>
          </w:p>
          <w:p w14:paraId="436E3E27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77533A7A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4EF75221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0116A6EA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5D0E1A33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01100367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5E5F426F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07848920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028D45AE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Median (IQR)</w:t>
            </w:r>
          </w:p>
        </w:tc>
        <w:tc>
          <w:tcPr>
            <w:tcW w:w="4252" w:type="dxa"/>
            <w:tcBorders>
              <w:top w:val="single" w:sz="4" w:space="0" w:color="auto"/>
              <w:bottom w:val="single" w:sz="4" w:space="0" w:color="auto"/>
            </w:tcBorders>
          </w:tcPr>
          <w:p w14:paraId="00B6C868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lastRenderedPageBreak/>
              <w:t>Received</w:t>
            </w:r>
          </w:p>
          <w:p w14:paraId="7F32E6FE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First dose</w:t>
            </w:r>
          </w:p>
          <w:p w14:paraId="5ED48B5D" w14:textId="77777777" w:rsidR="006E2DFF" w:rsidRPr="00CB4C97" w:rsidRDefault="006E2DFF" w:rsidP="00DD1F68">
            <w:pPr>
              <w:spacing w:line="360" w:lineRule="auto"/>
              <w:ind w:firstLine="594"/>
              <w:rPr>
                <w:rFonts w:cs="Arial"/>
              </w:rPr>
            </w:pPr>
            <w:r w:rsidRPr="00CB4C97">
              <w:rPr>
                <w:rFonts w:cs="Arial"/>
              </w:rPr>
              <w:t>&lt;100mg</w:t>
            </w:r>
          </w:p>
          <w:p w14:paraId="1AF34794" w14:textId="77777777" w:rsidR="006E2DFF" w:rsidRPr="00CB4C97" w:rsidRDefault="006E2DFF" w:rsidP="00DD1F68">
            <w:pPr>
              <w:spacing w:line="360" w:lineRule="auto"/>
              <w:ind w:firstLine="594"/>
              <w:rPr>
                <w:rFonts w:cs="Arial"/>
              </w:rPr>
            </w:pPr>
            <w:r w:rsidRPr="00CB4C97">
              <w:rPr>
                <w:rFonts w:cs="Arial"/>
              </w:rPr>
              <w:t>100mg</w:t>
            </w:r>
          </w:p>
          <w:p w14:paraId="020DB59D" w14:textId="77777777" w:rsidR="006E2DFF" w:rsidRPr="00CB4C97" w:rsidRDefault="006E2DFF" w:rsidP="00DD1F68">
            <w:pPr>
              <w:spacing w:line="360" w:lineRule="auto"/>
              <w:ind w:firstLine="594"/>
              <w:rPr>
                <w:rFonts w:cs="Arial"/>
              </w:rPr>
            </w:pPr>
            <w:r w:rsidRPr="00CB4C97">
              <w:rPr>
                <w:rFonts w:cs="Arial"/>
              </w:rPr>
              <w:t>150mg</w:t>
            </w:r>
          </w:p>
          <w:p w14:paraId="62FCE807" w14:textId="77777777" w:rsidR="006E2DFF" w:rsidRPr="00CB4C97" w:rsidRDefault="006E2DFF" w:rsidP="00DD1F68">
            <w:pPr>
              <w:spacing w:line="360" w:lineRule="auto"/>
              <w:ind w:firstLine="594"/>
              <w:rPr>
                <w:rFonts w:cs="Arial"/>
              </w:rPr>
            </w:pPr>
            <w:r w:rsidRPr="00CB4C97">
              <w:rPr>
                <w:rFonts w:cs="Arial"/>
              </w:rPr>
              <w:t>200mg / 250mg</w:t>
            </w:r>
          </w:p>
          <w:p w14:paraId="1B5E43E4" w14:textId="77777777" w:rsidR="006E2DFF" w:rsidRPr="00CB4C97" w:rsidRDefault="006E2DFF" w:rsidP="00DD1F68">
            <w:pPr>
              <w:spacing w:line="360" w:lineRule="auto"/>
              <w:ind w:firstLine="594"/>
              <w:rPr>
                <w:rFonts w:cs="Arial"/>
              </w:rPr>
            </w:pPr>
            <w:r w:rsidRPr="00CB4C97">
              <w:rPr>
                <w:rFonts w:cs="Arial"/>
              </w:rPr>
              <w:t>300mg</w:t>
            </w:r>
          </w:p>
          <w:p w14:paraId="0A5F492A" w14:textId="77777777" w:rsidR="006E2DFF" w:rsidRPr="00CB4C97" w:rsidRDefault="006E2DFF" w:rsidP="00DD1F68">
            <w:pPr>
              <w:spacing w:line="360" w:lineRule="auto"/>
              <w:ind w:firstLine="594"/>
              <w:rPr>
                <w:rFonts w:cs="Arial"/>
              </w:rPr>
            </w:pPr>
            <w:r w:rsidRPr="00CB4C97">
              <w:rPr>
                <w:rFonts w:cs="Arial"/>
              </w:rPr>
              <w:lastRenderedPageBreak/>
              <w:t>&gt;300 mg</w:t>
            </w:r>
          </w:p>
          <w:p w14:paraId="048680BE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Dose changed after 1</w:t>
            </w:r>
            <w:r w:rsidRPr="00CB4C97">
              <w:rPr>
                <w:rFonts w:cs="Arial"/>
                <w:vertAlign w:val="superscript"/>
              </w:rPr>
              <w:t>st</w:t>
            </w:r>
            <w:r w:rsidRPr="00CB4C97">
              <w:rPr>
                <w:rFonts w:cs="Arial"/>
              </w:rPr>
              <w:t xml:space="preserve"> dose</w:t>
            </w:r>
          </w:p>
          <w:p w14:paraId="37059A25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Day commenced </w:t>
            </w:r>
          </w:p>
          <w:p w14:paraId="6CF73BDB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Duration (days)</w:t>
            </w:r>
          </w:p>
          <w:p w14:paraId="63C02629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Days break in prophylaxis </w:t>
            </w:r>
          </w:p>
          <w:p w14:paraId="5D84D86C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  Number with disrupted prophylaxis 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14:paraId="4C6F85CB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lastRenderedPageBreak/>
              <w:t>869 (47.3%)</w:t>
            </w:r>
          </w:p>
          <w:p w14:paraId="6D6C9F6D" w14:textId="77777777" w:rsidR="006E2DFF" w:rsidRPr="00CB4C97" w:rsidRDefault="006E2DFF" w:rsidP="00DD1F68">
            <w:pPr>
              <w:spacing w:line="360" w:lineRule="auto"/>
              <w:jc w:val="right"/>
            </w:pPr>
          </w:p>
          <w:p w14:paraId="7B2CFAE6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13 (0.7%)</w:t>
            </w:r>
          </w:p>
          <w:p w14:paraId="07A255C0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532 (28.9%)</w:t>
            </w:r>
          </w:p>
          <w:p w14:paraId="79C05487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29 (1.6%)</w:t>
            </w:r>
          </w:p>
          <w:p w14:paraId="6277BE92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3 (0.1%)</w:t>
            </w:r>
          </w:p>
          <w:p w14:paraId="26D6C6E0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273 (14.9%)</w:t>
            </w:r>
          </w:p>
          <w:p w14:paraId="18983F11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lastRenderedPageBreak/>
              <w:t>1 (0.1%)</w:t>
            </w:r>
          </w:p>
          <w:p w14:paraId="23B831CA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23 (1.3%)</w:t>
            </w:r>
          </w:p>
          <w:p w14:paraId="6C5AD837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2 (1,7)</w:t>
            </w:r>
          </w:p>
          <w:p w14:paraId="74259AE8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42 (34,90)</w:t>
            </w:r>
          </w:p>
          <w:p w14:paraId="61B4A9E5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2 (2,5)</w:t>
            </w:r>
          </w:p>
          <w:p w14:paraId="6AE69A85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29 (1.6%)</w:t>
            </w:r>
          </w:p>
        </w:tc>
      </w:tr>
      <w:tr w:rsidR="00CB4C97" w:rsidRPr="00CB4C97" w14:paraId="55267B3B" w14:textId="77777777" w:rsidTr="00DD1F68">
        <w:tc>
          <w:tcPr>
            <w:tcW w:w="2977" w:type="dxa"/>
            <w:tcBorders>
              <w:top w:val="single" w:sz="4" w:space="0" w:color="auto"/>
              <w:bottom w:val="single" w:sz="4" w:space="0" w:color="auto"/>
            </w:tcBorders>
          </w:tcPr>
          <w:p w14:paraId="69AB73FF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lastRenderedPageBreak/>
              <w:t xml:space="preserve">Rivaroxaban </w:t>
            </w:r>
          </w:p>
          <w:p w14:paraId="718DE7E2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6C05B8AB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328A63CB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02233D57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1CF4D6E0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77E3FF8E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Median (IQR)</w:t>
            </w:r>
          </w:p>
          <w:p w14:paraId="00CFD391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</w:tc>
        <w:tc>
          <w:tcPr>
            <w:tcW w:w="4252" w:type="dxa"/>
            <w:tcBorders>
              <w:top w:val="single" w:sz="4" w:space="0" w:color="auto"/>
              <w:bottom w:val="single" w:sz="4" w:space="0" w:color="auto"/>
            </w:tcBorders>
          </w:tcPr>
          <w:p w14:paraId="3FF40139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Received</w:t>
            </w:r>
          </w:p>
          <w:p w14:paraId="0EDFAD3F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First dose</w:t>
            </w:r>
          </w:p>
          <w:p w14:paraId="3605F80B" w14:textId="77777777" w:rsidR="006E2DFF" w:rsidRPr="00CB4C97" w:rsidRDefault="006E2DFF" w:rsidP="00DD1F68">
            <w:pPr>
              <w:spacing w:line="360" w:lineRule="auto"/>
              <w:ind w:firstLine="594"/>
              <w:rPr>
                <w:rFonts w:cs="Arial"/>
              </w:rPr>
            </w:pPr>
            <w:r w:rsidRPr="00CB4C97">
              <w:rPr>
                <w:rFonts w:cs="Arial"/>
              </w:rPr>
              <w:t>10mg</w:t>
            </w:r>
          </w:p>
          <w:p w14:paraId="1E0993A4" w14:textId="77777777" w:rsidR="006E2DFF" w:rsidRPr="00CB4C97" w:rsidRDefault="006E2DFF" w:rsidP="00DD1F68">
            <w:pPr>
              <w:spacing w:line="360" w:lineRule="auto"/>
              <w:ind w:firstLine="594"/>
              <w:rPr>
                <w:rFonts w:cs="Arial"/>
              </w:rPr>
            </w:pPr>
            <w:r w:rsidRPr="00CB4C97">
              <w:rPr>
                <w:rFonts w:cs="Arial"/>
              </w:rPr>
              <w:t>15mg</w:t>
            </w:r>
          </w:p>
          <w:p w14:paraId="7071C5A7" w14:textId="77777777" w:rsidR="006E2DFF" w:rsidRPr="00CB4C97" w:rsidRDefault="006E2DFF" w:rsidP="00DD1F68">
            <w:pPr>
              <w:spacing w:line="360" w:lineRule="auto"/>
              <w:ind w:firstLine="594"/>
              <w:rPr>
                <w:rFonts w:cs="Arial"/>
              </w:rPr>
            </w:pPr>
            <w:r w:rsidRPr="00CB4C97">
              <w:rPr>
                <w:rFonts w:cs="Arial"/>
              </w:rPr>
              <w:t>20mg</w:t>
            </w:r>
          </w:p>
          <w:p w14:paraId="57B89805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Dose changed after 1</w:t>
            </w:r>
            <w:r w:rsidRPr="00CB4C97">
              <w:rPr>
                <w:rFonts w:cs="Arial"/>
                <w:vertAlign w:val="superscript"/>
              </w:rPr>
              <w:t>st</w:t>
            </w:r>
            <w:r w:rsidRPr="00CB4C97">
              <w:rPr>
                <w:rFonts w:cs="Arial"/>
              </w:rPr>
              <w:t xml:space="preserve"> dose</w:t>
            </w:r>
          </w:p>
          <w:p w14:paraId="5FACD780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Day commenced </w:t>
            </w:r>
          </w:p>
          <w:p w14:paraId="04D4219F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Duration (days)</w:t>
            </w:r>
          </w:p>
          <w:p w14:paraId="591A7540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Days break in prophylaxis </w:t>
            </w:r>
          </w:p>
          <w:p w14:paraId="671103B2" w14:textId="77777777" w:rsidR="006E2DFF" w:rsidRPr="00CB4C97" w:rsidRDefault="006E2DFF" w:rsidP="00DD1F68">
            <w:pPr>
              <w:spacing w:line="360" w:lineRule="auto"/>
              <w:rPr>
                <w:rFonts w:cs="Arial"/>
                <w:i/>
                <w:iCs/>
              </w:rPr>
            </w:pPr>
            <w:r w:rsidRPr="00CB4C97">
              <w:rPr>
                <w:rFonts w:cs="Arial"/>
              </w:rPr>
              <w:t xml:space="preserve">  Number with disrupted prophylaxis 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14:paraId="12C7AFA4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160 (8.7%)</w:t>
            </w:r>
          </w:p>
          <w:p w14:paraId="11A9D03E" w14:textId="77777777" w:rsidR="006E2DFF" w:rsidRPr="00CB4C97" w:rsidRDefault="006E2DFF" w:rsidP="00DD1F68">
            <w:pPr>
              <w:spacing w:line="360" w:lineRule="auto"/>
              <w:jc w:val="right"/>
            </w:pPr>
          </w:p>
          <w:p w14:paraId="3AA68DB3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129 (7.0%)</w:t>
            </w:r>
          </w:p>
          <w:p w14:paraId="2296E831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5 (0.3%)</w:t>
            </w:r>
          </w:p>
          <w:p w14:paraId="12566350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13 (0.7%)</w:t>
            </w:r>
          </w:p>
          <w:p w14:paraId="172CC0CB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20 (1.1%)</w:t>
            </w:r>
          </w:p>
          <w:p w14:paraId="2AECDF39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6 (4,8)</w:t>
            </w:r>
          </w:p>
          <w:p w14:paraId="5C3C5F61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19.5 (13,30)</w:t>
            </w:r>
          </w:p>
          <w:p w14:paraId="1323E5A1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0.5 (0.2,0.8)</w:t>
            </w:r>
          </w:p>
          <w:p w14:paraId="632D1FB6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t>2 (0.1%)</w:t>
            </w:r>
          </w:p>
        </w:tc>
      </w:tr>
      <w:tr w:rsidR="00CB4C97" w:rsidRPr="00CB4C97" w14:paraId="456F7FDB" w14:textId="77777777" w:rsidTr="00DD1F68">
        <w:tc>
          <w:tcPr>
            <w:tcW w:w="2977" w:type="dxa"/>
            <w:tcBorders>
              <w:top w:val="single" w:sz="4" w:space="0" w:color="auto"/>
            </w:tcBorders>
          </w:tcPr>
          <w:p w14:paraId="405278C6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Dabigatran etexilate </w:t>
            </w:r>
          </w:p>
          <w:p w14:paraId="36F024D0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35C11415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4B2C3F46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7B842B81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1885F438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65F6C1A9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Median (IQR)</w:t>
            </w:r>
          </w:p>
          <w:p w14:paraId="46706EE0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</w:tc>
        <w:tc>
          <w:tcPr>
            <w:tcW w:w="4252" w:type="dxa"/>
            <w:tcBorders>
              <w:top w:val="single" w:sz="4" w:space="0" w:color="auto"/>
            </w:tcBorders>
          </w:tcPr>
          <w:p w14:paraId="625A523A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Received</w:t>
            </w:r>
          </w:p>
          <w:p w14:paraId="3E116685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First dose</w:t>
            </w:r>
          </w:p>
          <w:p w14:paraId="3C96C1ED" w14:textId="77777777" w:rsidR="006E2DFF" w:rsidRPr="00CB4C97" w:rsidRDefault="006E2DFF" w:rsidP="00DD1F68">
            <w:pPr>
              <w:spacing w:line="360" w:lineRule="auto"/>
              <w:ind w:firstLine="735"/>
              <w:rPr>
                <w:rFonts w:cs="Arial"/>
              </w:rPr>
            </w:pPr>
            <w:r w:rsidRPr="00CB4C97">
              <w:rPr>
                <w:rFonts w:cs="Arial"/>
              </w:rPr>
              <w:t>110mg / 125mg</w:t>
            </w:r>
          </w:p>
          <w:p w14:paraId="7E9A711E" w14:textId="77777777" w:rsidR="006E2DFF" w:rsidRPr="00CB4C97" w:rsidRDefault="006E2DFF" w:rsidP="00DD1F68">
            <w:pPr>
              <w:spacing w:line="360" w:lineRule="auto"/>
              <w:ind w:firstLine="735"/>
              <w:rPr>
                <w:rFonts w:cs="Arial"/>
              </w:rPr>
            </w:pPr>
            <w:r w:rsidRPr="00CB4C97">
              <w:rPr>
                <w:rFonts w:cs="Arial"/>
              </w:rPr>
              <w:t>150mg</w:t>
            </w:r>
          </w:p>
          <w:p w14:paraId="05F28BCE" w14:textId="77777777" w:rsidR="006E2DFF" w:rsidRPr="00CB4C97" w:rsidRDefault="006E2DFF" w:rsidP="00DD1F68">
            <w:pPr>
              <w:spacing w:line="360" w:lineRule="auto"/>
              <w:ind w:firstLine="735"/>
              <w:rPr>
                <w:rFonts w:cs="Arial"/>
              </w:rPr>
            </w:pPr>
            <w:r w:rsidRPr="00CB4C97">
              <w:rPr>
                <w:rFonts w:cs="Arial"/>
              </w:rPr>
              <w:t>220mg / 300mg</w:t>
            </w:r>
          </w:p>
          <w:p w14:paraId="44EA13B6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Dose changed after 1</w:t>
            </w:r>
            <w:r w:rsidRPr="00CB4C97">
              <w:rPr>
                <w:rFonts w:cs="Arial"/>
                <w:vertAlign w:val="superscript"/>
              </w:rPr>
              <w:t>st</w:t>
            </w:r>
            <w:r w:rsidRPr="00CB4C97">
              <w:rPr>
                <w:rFonts w:cs="Arial"/>
              </w:rPr>
              <w:t xml:space="preserve"> dose</w:t>
            </w:r>
          </w:p>
          <w:p w14:paraId="6302F798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Day commenced </w:t>
            </w:r>
          </w:p>
          <w:p w14:paraId="03E17131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Duration (days)</w:t>
            </w:r>
          </w:p>
          <w:p w14:paraId="7AC018A6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Days break in prophylaxis </w:t>
            </w:r>
          </w:p>
          <w:p w14:paraId="367E8CD2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  Number with disrupted prophylaxis </w:t>
            </w:r>
          </w:p>
        </w:tc>
        <w:tc>
          <w:tcPr>
            <w:tcW w:w="2268" w:type="dxa"/>
            <w:tcBorders>
              <w:top w:val="single" w:sz="4" w:space="0" w:color="auto"/>
            </w:tcBorders>
          </w:tcPr>
          <w:p w14:paraId="2FED1926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11 (.6%)</w:t>
            </w:r>
          </w:p>
          <w:p w14:paraId="35EA9DDF" w14:textId="77777777" w:rsidR="006E2DFF" w:rsidRPr="00CB4C97" w:rsidRDefault="006E2DFF" w:rsidP="00DD1F68">
            <w:pPr>
              <w:spacing w:line="360" w:lineRule="auto"/>
              <w:jc w:val="right"/>
            </w:pPr>
          </w:p>
          <w:p w14:paraId="04B75067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3 (0.2%)</w:t>
            </w:r>
          </w:p>
          <w:p w14:paraId="07943179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4 (0.2%)</w:t>
            </w:r>
          </w:p>
          <w:p w14:paraId="5B3AAF52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4 (0.2%)</w:t>
            </w:r>
          </w:p>
          <w:p w14:paraId="7564B7C0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1 (0.1%)</w:t>
            </w:r>
          </w:p>
          <w:p w14:paraId="33EA2E39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3 (1.0, 6.5)</w:t>
            </w:r>
          </w:p>
          <w:p w14:paraId="39FC02B8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90 (90,90)</w:t>
            </w:r>
          </w:p>
          <w:p w14:paraId="140127A9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NA</w:t>
            </w:r>
          </w:p>
          <w:p w14:paraId="0B5B3792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0</w:t>
            </w:r>
          </w:p>
        </w:tc>
      </w:tr>
      <w:tr w:rsidR="00CB4C97" w:rsidRPr="00CB4C97" w14:paraId="37FA3536" w14:textId="77777777" w:rsidTr="00DD1F68">
        <w:tc>
          <w:tcPr>
            <w:tcW w:w="2977" w:type="dxa"/>
          </w:tcPr>
          <w:p w14:paraId="6188C7A7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Warfarin (</w:t>
            </w:r>
            <w:r w:rsidRPr="00CB4C97">
              <w:t>Vitamin K antagonist)</w:t>
            </w:r>
          </w:p>
          <w:p w14:paraId="57603C5D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Median (IQR)</w:t>
            </w:r>
          </w:p>
        </w:tc>
        <w:tc>
          <w:tcPr>
            <w:tcW w:w="4252" w:type="dxa"/>
          </w:tcPr>
          <w:p w14:paraId="21F8AECD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Received (doses variable)</w:t>
            </w:r>
          </w:p>
          <w:p w14:paraId="5C56C158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Day commenced </w:t>
            </w:r>
          </w:p>
          <w:p w14:paraId="074422C4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Duration (days)</w:t>
            </w:r>
          </w:p>
          <w:p w14:paraId="5BF66BDA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Days break in prophylaxis </w:t>
            </w:r>
          </w:p>
          <w:p w14:paraId="1794824F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  Number with disrupted prophylaxis </w:t>
            </w:r>
          </w:p>
          <w:p w14:paraId="3757CAB2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Recommenced preoperative medication </w:t>
            </w:r>
          </w:p>
        </w:tc>
        <w:tc>
          <w:tcPr>
            <w:tcW w:w="2268" w:type="dxa"/>
          </w:tcPr>
          <w:p w14:paraId="3E07D8C5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77 (4.2%)</w:t>
            </w:r>
          </w:p>
          <w:p w14:paraId="4E13C9B1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2 (1,6)</w:t>
            </w:r>
          </w:p>
          <w:p w14:paraId="682D7A1E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90 (90,90)</w:t>
            </w:r>
          </w:p>
          <w:p w14:paraId="33B2C38A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3 (2,4)</w:t>
            </w:r>
          </w:p>
          <w:p w14:paraId="6C045B86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3 (0.2%)</w:t>
            </w:r>
          </w:p>
          <w:p w14:paraId="7E380E13" w14:textId="77777777" w:rsidR="006E2DFF" w:rsidRPr="00CB4C97" w:rsidRDefault="006E2DFF" w:rsidP="00DD1F68">
            <w:pPr>
              <w:spacing w:line="360" w:lineRule="auto"/>
              <w:jc w:val="right"/>
            </w:pPr>
          </w:p>
          <w:p w14:paraId="4780EC68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t>69 (3.8%)</w:t>
            </w:r>
          </w:p>
        </w:tc>
      </w:tr>
      <w:tr w:rsidR="00CB4C97" w:rsidRPr="00CB4C97" w14:paraId="0F171CA8" w14:textId="77777777" w:rsidTr="00DD1F68">
        <w:tc>
          <w:tcPr>
            <w:tcW w:w="2977" w:type="dxa"/>
          </w:tcPr>
          <w:p w14:paraId="14D833E2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lastRenderedPageBreak/>
              <w:t xml:space="preserve">Unfractionated heparin </w:t>
            </w:r>
          </w:p>
          <w:p w14:paraId="454B21B8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6E5967A8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76EA93BC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20328F4E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4EB06E7D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618B925E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427AFBA3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Median (IQR)</w:t>
            </w:r>
          </w:p>
        </w:tc>
        <w:tc>
          <w:tcPr>
            <w:tcW w:w="4252" w:type="dxa"/>
          </w:tcPr>
          <w:p w14:paraId="03146DBE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Received</w:t>
            </w:r>
          </w:p>
          <w:p w14:paraId="41C2B71D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First dose (N=71)</w:t>
            </w:r>
          </w:p>
          <w:p w14:paraId="65F7AA01" w14:textId="77777777" w:rsidR="006E2DFF" w:rsidRPr="00CB4C97" w:rsidRDefault="006E2DFF" w:rsidP="00DD1F68">
            <w:pPr>
              <w:spacing w:line="360" w:lineRule="auto"/>
              <w:ind w:firstLine="747"/>
              <w:rPr>
                <w:rFonts w:cs="Arial"/>
              </w:rPr>
            </w:pPr>
            <w:r w:rsidRPr="00CB4C97">
              <w:rPr>
                <w:rFonts w:cs="Arial"/>
              </w:rPr>
              <w:t>1500U /1600U</w:t>
            </w:r>
          </w:p>
          <w:p w14:paraId="6941CA5E" w14:textId="77777777" w:rsidR="006E2DFF" w:rsidRPr="00CB4C97" w:rsidRDefault="006E2DFF" w:rsidP="00DD1F68">
            <w:pPr>
              <w:spacing w:line="360" w:lineRule="auto"/>
              <w:ind w:firstLine="747"/>
              <w:rPr>
                <w:rFonts w:cs="Arial"/>
              </w:rPr>
            </w:pPr>
            <w:r w:rsidRPr="00CB4C97">
              <w:rPr>
                <w:rFonts w:cs="Arial"/>
              </w:rPr>
              <w:t>5000U</w:t>
            </w:r>
          </w:p>
          <w:p w14:paraId="1BFD6878" w14:textId="77777777" w:rsidR="006E2DFF" w:rsidRPr="00CB4C97" w:rsidRDefault="006E2DFF" w:rsidP="00DD1F68">
            <w:pPr>
              <w:spacing w:line="360" w:lineRule="auto"/>
              <w:ind w:firstLine="747"/>
              <w:rPr>
                <w:rFonts w:cs="Arial"/>
              </w:rPr>
            </w:pPr>
            <w:r w:rsidRPr="00CB4C97">
              <w:rPr>
                <w:rFonts w:cs="Arial"/>
              </w:rPr>
              <w:t>10000U</w:t>
            </w:r>
          </w:p>
          <w:p w14:paraId="639D81C8" w14:textId="77777777" w:rsidR="006E2DFF" w:rsidRPr="00CB4C97" w:rsidRDefault="006E2DFF" w:rsidP="00DD1F68">
            <w:pPr>
              <w:spacing w:line="360" w:lineRule="auto"/>
              <w:ind w:firstLine="747"/>
              <w:rPr>
                <w:rFonts w:cs="Arial"/>
              </w:rPr>
            </w:pPr>
            <w:r w:rsidRPr="00CB4C97">
              <w:rPr>
                <w:rFonts w:cs="Arial"/>
              </w:rPr>
              <w:t>variable</w:t>
            </w:r>
          </w:p>
          <w:p w14:paraId="2C88CCB8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Dose changed after 1</w:t>
            </w:r>
            <w:r w:rsidRPr="00CB4C97">
              <w:rPr>
                <w:rFonts w:cs="Arial"/>
                <w:vertAlign w:val="superscript"/>
              </w:rPr>
              <w:t>st</w:t>
            </w:r>
            <w:r w:rsidRPr="00CB4C97">
              <w:rPr>
                <w:rFonts w:cs="Arial"/>
              </w:rPr>
              <w:t xml:space="preserve"> dose</w:t>
            </w:r>
          </w:p>
          <w:p w14:paraId="17227A60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Day commenced </w:t>
            </w:r>
          </w:p>
          <w:p w14:paraId="20BD6BF3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Duration (days) </w:t>
            </w:r>
          </w:p>
          <w:p w14:paraId="1DE31029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Days break in prophylaxis </w:t>
            </w:r>
          </w:p>
          <w:p w14:paraId="2AEFC84B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  Number with disrupted prophylaxis </w:t>
            </w:r>
          </w:p>
        </w:tc>
        <w:tc>
          <w:tcPr>
            <w:tcW w:w="2268" w:type="dxa"/>
          </w:tcPr>
          <w:p w14:paraId="4BE39F17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74 (3.9%)</w:t>
            </w:r>
          </w:p>
          <w:p w14:paraId="765B17E2" w14:textId="77777777" w:rsidR="006E2DFF" w:rsidRPr="00CB4C97" w:rsidRDefault="006E2DFF" w:rsidP="00DD1F68">
            <w:pPr>
              <w:spacing w:line="360" w:lineRule="auto"/>
              <w:jc w:val="right"/>
            </w:pPr>
          </w:p>
          <w:p w14:paraId="1FB033D6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42 (2.5%)</w:t>
            </w:r>
          </w:p>
          <w:p w14:paraId="45C16099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17 (0.8%)</w:t>
            </w:r>
          </w:p>
          <w:p w14:paraId="26A3AED7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9 (0.8%)</w:t>
            </w:r>
          </w:p>
          <w:p w14:paraId="70773F1A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1 (0.1%)</w:t>
            </w:r>
          </w:p>
          <w:p w14:paraId="29BCAFD9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3 (0.2%)</w:t>
            </w:r>
          </w:p>
          <w:p w14:paraId="46B2E4C9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0 (0,1)</w:t>
            </w:r>
          </w:p>
          <w:p w14:paraId="57FFBB66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1 (1,6)</w:t>
            </w:r>
          </w:p>
          <w:p w14:paraId="08C523BB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0 (0,1)</w:t>
            </w:r>
          </w:p>
          <w:p w14:paraId="0DF87116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t>1 (0.1%)</w:t>
            </w:r>
          </w:p>
        </w:tc>
      </w:tr>
      <w:tr w:rsidR="00CB4C97" w:rsidRPr="00CB4C97" w14:paraId="5288DDD4" w14:textId="77777777" w:rsidTr="00DD1F68">
        <w:tc>
          <w:tcPr>
            <w:tcW w:w="2977" w:type="dxa"/>
          </w:tcPr>
          <w:p w14:paraId="04B30D56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Apixaban</w:t>
            </w:r>
          </w:p>
          <w:p w14:paraId="64134779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52A9E5BE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5ADF7C5E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4AB313E4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530EE154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7CE722A3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Median (IQR)</w:t>
            </w:r>
          </w:p>
        </w:tc>
        <w:tc>
          <w:tcPr>
            <w:tcW w:w="4252" w:type="dxa"/>
          </w:tcPr>
          <w:p w14:paraId="4A28C039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Received</w:t>
            </w:r>
          </w:p>
          <w:p w14:paraId="18633209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First dose</w:t>
            </w:r>
          </w:p>
          <w:p w14:paraId="30834941" w14:textId="77777777" w:rsidR="006E2DFF" w:rsidRPr="00CB4C97" w:rsidRDefault="006E2DFF" w:rsidP="00DD1F68">
            <w:pPr>
              <w:spacing w:line="360" w:lineRule="auto"/>
              <w:ind w:firstLine="877"/>
              <w:rPr>
                <w:rFonts w:cs="Arial"/>
              </w:rPr>
            </w:pPr>
            <w:r w:rsidRPr="00CB4C97">
              <w:rPr>
                <w:rFonts w:cs="Arial"/>
              </w:rPr>
              <w:t>2.5mg</w:t>
            </w:r>
          </w:p>
          <w:p w14:paraId="379E0F1E" w14:textId="77777777" w:rsidR="006E2DFF" w:rsidRPr="00CB4C97" w:rsidRDefault="006E2DFF" w:rsidP="00DD1F68">
            <w:pPr>
              <w:spacing w:line="360" w:lineRule="auto"/>
              <w:ind w:firstLine="877"/>
              <w:rPr>
                <w:rFonts w:cs="Arial"/>
              </w:rPr>
            </w:pPr>
            <w:r w:rsidRPr="00CB4C97">
              <w:rPr>
                <w:rFonts w:cs="Arial"/>
              </w:rPr>
              <w:t>5mg</w:t>
            </w:r>
          </w:p>
          <w:p w14:paraId="45B6B6D5" w14:textId="77777777" w:rsidR="006E2DFF" w:rsidRPr="00CB4C97" w:rsidRDefault="006E2DFF" w:rsidP="00DD1F68">
            <w:pPr>
              <w:spacing w:line="360" w:lineRule="auto"/>
              <w:ind w:firstLine="877"/>
              <w:rPr>
                <w:rFonts w:cs="Arial"/>
              </w:rPr>
            </w:pPr>
            <w:r w:rsidRPr="00CB4C97">
              <w:rPr>
                <w:rFonts w:cs="Arial"/>
              </w:rPr>
              <w:t>10mg</w:t>
            </w:r>
          </w:p>
          <w:p w14:paraId="0D90E76B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Dose changed after 1</w:t>
            </w:r>
            <w:r w:rsidRPr="00CB4C97">
              <w:rPr>
                <w:rFonts w:cs="Arial"/>
                <w:vertAlign w:val="superscript"/>
              </w:rPr>
              <w:t>st</w:t>
            </w:r>
            <w:r w:rsidRPr="00CB4C97">
              <w:rPr>
                <w:rFonts w:cs="Arial"/>
              </w:rPr>
              <w:t xml:space="preserve"> dose</w:t>
            </w:r>
          </w:p>
          <w:p w14:paraId="0B0AA5C7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Day commenced </w:t>
            </w:r>
          </w:p>
          <w:p w14:paraId="328675B9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Duration (days)</w:t>
            </w:r>
          </w:p>
          <w:p w14:paraId="6B5EF70C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Days break in prophylaxis </w:t>
            </w:r>
          </w:p>
          <w:p w14:paraId="35387415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  Number with disrupted prophylaxis </w:t>
            </w:r>
          </w:p>
        </w:tc>
        <w:tc>
          <w:tcPr>
            <w:tcW w:w="2268" w:type="dxa"/>
          </w:tcPr>
          <w:p w14:paraId="51CA12AF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10 (0.5%)</w:t>
            </w:r>
          </w:p>
          <w:p w14:paraId="503BA13C" w14:textId="77777777" w:rsidR="006E2DFF" w:rsidRPr="00CB4C97" w:rsidRDefault="006E2DFF" w:rsidP="00DD1F68">
            <w:pPr>
              <w:spacing w:line="360" w:lineRule="auto"/>
              <w:jc w:val="right"/>
            </w:pPr>
          </w:p>
          <w:p w14:paraId="1AA55696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6 (0.3%)</w:t>
            </w:r>
          </w:p>
          <w:p w14:paraId="53F77F86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2 (0.1%)</w:t>
            </w:r>
          </w:p>
          <w:p w14:paraId="58E41903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2 (0.1%)</w:t>
            </w:r>
          </w:p>
          <w:p w14:paraId="41A0600E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0</w:t>
            </w:r>
          </w:p>
          <w:p w14:paraId="4091DC5E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8 (7,10)</w:t>
            </w:r>
          </w:p>
          <w:p w14:paraId="36BFCF7A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15 (15,90)</w:t>
            </w:r>
          </w:p>
          <w:p w14:paraId="7787402D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NA</w:t>
            </w:r>
          </w:p>
          <w:p w14:paraId="1AB5FBC8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0 (0%)</w:t>
            </w:r>
          </w:p>
        </w:tc>
      </w:tr>
      <w:tr w:rsidR="00CB4C97" w:rsidRPr="00CB4C97" w14:paraId="08E39588" w14:textId="77777777" w:rsidTr="00DD1F68">
        <w:tc>
          <w:tcPr>
            <w:tcW w:w="2977" w:type="dxa"/>
          </w:tcPr>
          <w:p w14:paraId="67B2F45E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Sequential compression devices: ICP </w:t>
            </w:r>
          </w:p>
        </w:tc>
        <w:tc>
          <w:tcPr>
            <w:tcW w:w="4252" w:type="dxa"/>
          </w:tcPr>
          <w:p w14:paraId="575598A2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Received</w:t>
            </w:r>
          </w:p>
          <w:p w14:paraId="09CD5A91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Day commenced </w:t>
            </w:r>
          </w:p>
          <w:p w14:paraId="26182CBE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Duration (days)</w:t>
            </w:r>
          </w:p>
        </w:tc>
        <w:tc>
          <w:tcPr>
            <w:tcW w:w="2268" w:type="dxa"/>
          </w:tcPr>
          <w:p w14:paraId="0879341E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1410 (76.8%)</w:t>
            </w:r>
          </w:p>
          <w:p w14:paraId="2CD11421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0 (0,0)</w:t>
            </w:r>
          </w:p>
          <w:p w14:paraId="6BFDF66D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3 (2,4)</w:t>
            </w:r>
          </w:p>
        </w:tc>
      </w:tr>
      <w:tr w:rsidR="00CB4C97" w:rsidRPr="00CB4C97" w14:paraId="52ADD6F3" w14:textId="77777777" w:rsidTr="00DD1F68">
        <w:tc>
          <w:tcPr>
            <w:tcW w:w="2977" w:type="dxa"/>
          </w:tcPr>
          <w:p w14:paraId="1DEC4578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Sequential compression devices: Foot pumps </w:t>
            </w:r>
          </w:p>
        </w:tc>
        <w:tc>
          <w:tcPr>
            <w:tcW w:w="4252" w:type="dxa"/>
          </w:tcPr>
          <w:p w14:paraId="0C31D5E1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Received </w:t>
            </w:r>
          </w:p>
          <w:p w14:paraId="6EE6BE93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Day commenced </w:t>
            </w:r>
          </w:p>
          <w:p w14:paraId="252A0331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Duration (days)</w:t>
            </w:r>
          </w:p>
        </w:tc>
        <w:tc>
          <w:tcPr>
            <w:tcW w:w="2268" w:type="dxa"/>
          </w:tcPr>
          <w:p w14:paraId="57C936F5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277 (15.0%)</w:t>
            </w:r>
          </w:p>
          <w:p w14:paraId="5D4E2BC5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0 (0,0)</w:t>
            </w:r>
          </w:p>
          <w:p w14:paraId="1AF20B72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4 (3,5)</w:t>
            </w:r>
          </w:p>
        </w:tc>
      </w:tr>
      <w:tr w:rsidR="006E2DFF" w:rsidRPr="00CB4C97" w14:paraId="59FECDFD" w14:textId="77777777" w:rsidTr="00DD1F68">
        <w:tc>
          <w:tcPr>
            <w:tcW w:w="2977" w:type="dxa"/>
            <w:tcBorders>
              <w:bottom w:val="single" w:sz="4" w:space="0" w:color="auto"/>
            </w:tcBorders>
          </w:tcPr>
          <w:p w14:paraId="721C0D81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Graduated compression stockings </w:t>
            </w:r>
          </w:p>
        </w:tc>
        <w:tc>
          <w:tcPr>
            <w:tcW w:w="4252" w:type="dxa"/>
            <w:tcBorders>
              <w:bottom w:val="single" w:sz="4" w:space="0" w:color="auto"/>
            </w:tcBorders>
          </w:tcPr>
          <w:p w14:paraId="393EF6EA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Received</w:t>
            </w:r>
          </w:p>
          <w:p w14:paraId="3F933BF6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Day commenced </w:t>
            </w:r>
          </w:p>
          <w:p w14:paraId="0E7014C0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Duration (days) </w:t>
            </w:r>
          </w:p>
        </w:tc>
        <w:tc>
          <w:tcPr>
            <w:tcW w:w="2268" w:type="dxa"/>
            <w:tcBorders>
              <w:bottom w:val="single" w:sz="4" w:space="0" w:color="auto"/>
            </w:tcBorders>
          </w:tcPr>
          <w:p w14:paraId="7CD8CF0E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1400 (76.2%)</w:t>
            </w:r>
          </w:p>
          <w:p w14:paraId="248C4CF7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0 (0,0)</w:t>
            </w:r>
          </w:p>
          <w:p w14:paraId="35716364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t>23 (14,42)</w:t>
            </w:r>
          </w:p>
        </w:tc>
      </w:tr>
    </w:tbl>
    <w:p w14:paraId="1F315ADF" w14:textId="77777777" w:rsidR="006E2DFF" w:rsidRPr="00CB4C97" w:rsidRDefault="006E2DFF" w:rsidP="006E2DFF">
      <w:pPr>
        <w:rPr>
          <w:b/>
          <w:bCs/>
        </w:rPr>
      </w:pPr>
    </w:p>
    <w:p w14:paraId="4377EF6F" w14:textId="77777777" w:rsidR="006E2DFF" w:rsidRPr="00CB4C97" w:rsidRDefault="006E2DFF" w:rsidP="006E2DFF">
      <w:pPr>
        <w:spacing w:after="160" w:line="259" w:lineRule="auto"/>
      </w:pPr>
      <w:bookmarkStart w:id="1" w:name="_Ref81149363"/>
    </w:p>
    <w:p w14:paraId="6B2947AB" w14:textId="77777777" w:rsidR="006E2DFF" w:rsidRPr="00CB4C97" w:rsidRDefault="006E2DFF" w:rsidP="006E2DFF">
      <w:pPr>
        <w:rPr>
          <w:b/>
          <w:bCs/>
          <w:szCs w:val="18"/>
        </w:rPr>
      </w:pPr>
      <w:r w:rsidRPr="00CB4C97">
        <w:br w:type="page"/>
      </w:r>
    </w:p>
    <w:p w14:paraId="29AF5CDD" w14:textId="77777777" w:rsidR="006E2DFF" w:rsidRPr="00CB4C97" w:rsidRDefault="006E2DFF" w:rsidP="006E2DFF">
      <w:pPr>
        <w:pStyle w:val="Caption"/>
        <w:rPr>
          <w:b w:val="0"/>
          <w:bCs w:val="0"/>
        </w:rPr>
      </w:pPr>
      <w:bookmarkStart w:id="2" w:name="_Ref98183985"/>
      <w:r w:rsidRPr="00CB4C97">
        <w:lastRenderedPageBreak/>
        <w:t xml:space="preserve">Supplementary Table </w:t>
      </w:r>
      <w:fldSimple w:instr=" SEQ Supplementary_Table \* ARABIC ">
        <w:r w:rsidRPr="00CB4C97">
          <w:rPr>
            <w:noProof/>
          </w:rPr>
          <w:t>2</w:t>
        </w:r>
      </w:fldSimple>
      <w:bookmarkEnd w:id="1"/>
      <w:bookmarkEnd w:id="2"/>
      <w:r w:rsidRPr="00CB4C97">
        <w:t xml:space="preserve">: </w:t>
      </w:r>
      <w:bookmarkStart w:id="3" w:name="_Hlk98184517"/>
      <w:r w:rsidRPr="00CB4C97">
        <w:t>Prevalence of bleeding complications up to 90 days post-surgery</w:t>
      </w:r>
    </w:p>
    <w:tbl>
      <w:tblPr>
        <w:tblW w:w="9538" w:type="dxa"/>
        <w:tblLayout w:type="fixed"/>
        <w:tblLook w:val="04A0" w:firstRow="1" w:lastRow="0" w:firstColumn="1" w:lastColumn="0" w:noHBand="0" w:noVBand="1"/>
      </w:tblPr>
      <w:tblGrid>
        <w:gridCol w:w="4962"/>
        <w:gridCol w:w="2178"/>
        <w:gridCol w:w="2398"/>
      </w:tblGrid>
      <w:tr w:rsidR="00CB4C97" w:rsidRPr="00CB4C97" w14:paraId="1FEF94A7" w14:textId="77777777" w:rsidTr="00DD1F68">
        <w:trPr>
          <w:trHeight w:val="315"/>
        </w:trPr>
        <w:tc>
          <w:tcPr>
            <w:tcW w:w="4962" w:type="dxa"/>
            <w:tcBorders>
              <w:bottom w:val="single" w:sz="4" w:space="0" w:color="auto"/>
            </w:tcBorders>
            <w:shd w:val="clear" w:color="auto" w:fill="auto"/>
          </w:tcPr>
          <w:bookmarkEnd w:id="3"/>
          <w:p w14:paraId="478A59EF" w14:textId="77777777" w:rsidR="006E2DFF" w:rsidRPr="00CB4C97" w:rsidRDefault="006E2DFF" w:rsidP="00DD1F68">
            <w:pPr>
              <w:spacing w:line="360" w:lineRule="auto"/>
              <w:rPr>
                <w:b/>
                <w:bCs/>
              </w:rPr>
            </w:pPr>
            <w:r w:rsidRPr="00CB4C97">
              <w:rPr>
                <w:b/>
                <w:bCs/>
              </w:rPr>
              <w:t xml:space="preserve">Highest type of bleeding complications </w:t>
            </w:r>
            <w:r w:rsidRPr="00CB4C97">
              <w:rPr>
                <w:b/>
                <w:bCs/>
              </w:rPr>
              <w:fldChar w:fldCharType="begin"/>
            </w:r>
            <w:r w:rsidRPr="00CB4C97">
              <w:rPr>
                <w:b/>
                <w:bCs/>
              </w:rPr>
              <w:instrText xml:space="preserve"> ADDIN EN.CITE &lt;EndNote&gt;&lt;Cite&gt;&lt;Author&gt;Mehran&lt;/Author&gt;&lt;Year&gt;2011&lt;/Year&gt;&lt;RecNum&gt;3580&lt;/RecNum&gt;&lt;DisplayText&gt;(35)&lt;/DisplayText&gt;&lt;record&gt;&lt;rec-number&gt;3580&lt;/rec-number&gt;&lt;foreign-keys&gt;&lt;key app="EN" db-id="2spwve9x12rwwaez9255zaxtdeszwwp2xfrp" timestamp="1641462071" guid="73cfcae9-51e5-49bb-ad3d-251641604cbb"&gt;3580&lt;/key&gt;&lt;/foreign-keys&gt;&lt;ref-type name="Journal Article"&gt;17&lt;/ref-type&gt;&lt;contributors&gt;&lt;authors&gt;&lt;author&gt;Mehran, Roxana&lt;/author&gt;&lt;author&gt;Rao, Sunil V.&lt;/author&gt;&lt;author&gt;Bhatt, Deepak L.&lt;/author&gt;&lt;author&gt;Gibson, C. Michael&lt;/author&gt;&lt;author&gt;Caixeta, Adriano&lt;/author&gt;&lt;author&gt;Eikelboom, John&lt;/author&gt;&lt;author&gt;Kaul, Sanjay&lt;/author&gt;&lt;author&gt;Wiviott, Stephen D.&lt;/author&gt;&lt;author&gt;Menon, Venu&lt;/author&gt;&lt;author&gt;Nikolsky, Eugenia&lt;/author&gt;&lt;author&gt;Serebruany, Victor&lt;/author&gt;&lt;author&gt;Valgimigli, Marco&lt;/author&gt;&lt;author&gt;Vranckx, Pascal&lt;/author&gt;&lt;author&gt;Taggart, David&lt;/author&gt;&lt;author&gt;Sabik, Joseph F.&lt;/author&gt;&lt;author&gt;Cutlip, Donald E.&lt;/author&gt;&lt;author&gt;Krucoff, Mitchell W.&lt;/author&gt;&lt;author&gt;Ohman, E. Magnus&lt;/author&gt;&lt;author&gt;Steg, Philippe Gabriel&lt;/author&gt;&lt;author&gt;White, Harvey&lt;/author&gt;&lt;/authors&gt;&lt;/contributors&gt;&lt;titles&gt;&lt;title&gt;Standardized bleeding definitions for cardiovascular clinical trials&lt;/title&gt;&lt;secondary-title&gt;Circulation&lt;/secondary-title&gt;&lt;/titles&gt;&lt;periodical&gt;&lt;full-title&gt;Circulation&lt;/full-title&gt;&lt;/periodical&gt;&lt;pages&gt;2736-2747&lt;/pages&gt;&lt;volume&gt;123&lt;/volume&gt;&lt;number&gt;23&lt;/number&gt;&lt;dates&gt;&lt;year&gt;2011&lt;/year&gt;&lt;/dates&gt;&lt;publisher&gt;Ovid Technologies (Wolters Kluwer Health)&lt;/publisher&gt;&lt;isbn&gt;0009-7322&lt;/isbn&gt;&lt;urls&gt;&lt;related-urls&gt;&lt;url&gt;https://dx.doi.org/10.1161/circulationaha.110.009449&lt;/url&gt;&lt;/related-urls&gt;&lt;/urls&gt;&lt;electronic-resource-num&gt;10.1161/circulationaha.110.009449&lt;/electronic-resource-num&gt;&lt;/record&gt;&lt;/Cite&gt;&lt;/EndNote&gt;</w:instrText>
            </w:r>
            <w:r w:rsidRPr="00CB4C97">
              <w:rPr>
                <w:b/>
                <w:bCs/>
              </w:rPr>
              <w:fldChar w:fldCharType="separate"/>
            </w:r>
            <w:r w:rsidRPr="00CB4C97">
              <w:rPr>
                <w:b/>
                <w:bCs/>
                <w:noProof/>
              </w:rPr>
              <w:t>(35)</w:t>
            </w:r>
            <w:r w:rsidRPr="00CB4C97">
              <w:rPr>
                <w:b/>
                <w:bCs/>
              </w:rPr>
              <w:fldChar w:fldCharType="end"/>
            </w:r>
            <w:r w:rsidRPr="00CB4C97">
              <w:rPr>
                <w:b/>
                <w:bCs/>
              </w:rPr>
              <w:t xml:space="preserve"> </w:t>
            </w:r>
          </w:p>
        </w:tc>
        <w:tc>
          <w:tcPr>
            <w:tcW w:w="2178" w:type="dxa"/>
            <w:tcBorders>
              <w:bottom w:val="single" w:sz="4" w:space="0" w:color="auto"/>
            </w:tcBorders>
          </w:tcPr>
          <w:p w14:paraId="21A902E3" w14:textId="77777777" w:rsidR="006E2DFF" w:rsidRPr="00CB4C97" w:rsidRDefault="006E2DFF" w:rsidP="00DD1F68">
            <w:pPr>
              <w:spacing w:line="360" w:lineRule="auto"/>
              <w:jc w:val="center"/>
              <w:rPr>
                <w:b/>
                <w:bCs/>
              </w:rPr>
            </w:pPr>
            <w:r w:rsidRPr="00CB4C97">
              <w:rPr>
                <w:b/>
                <w:bCs/>
              </w:rPr>
              <w:t>Joint related bleeding</w:t>
            </w:r>
            <w:r w:rsidRPr="00CB4C97">
              <w:rPr>
                <w:rFonts w:ascii="Open Sans" w:hAnsi="Open Sans" w:cs="Open Sans"/>
                <w:sz w:val="21"/>
                <w:szCs w:val="21"/>
                <w:shd w:val="clear" w:color="auto" w:fill="FFFFFF"/>
              </w:rPr>
              <w:t xml:space="preserve"> ††</w:t>
            </w:r>
          </w:p>
        </w:tc>
        <w:tc>
          <w:tcPr>
            <w:tcW w:w="2398" w:type="dxa"/>
            <w:tcBorders>
              <w:bottom w:val="single" w:sz="4" w:space="0" w:color="auto"/>
            </w:tcBorders>
          </w:tcPr>
          <w:p w14:paraId="6BE088DE" w14:textId="77777777" w:rsidR="006E2DFF" w:rsidRPr="00CB4C97" w:rsidRDefault="006E2DFF" w:rsidP="00DD1F68">
            <w:pPr>
              <w:spacing w:line="360" w:lineRule="auto"/>
              <w:jc w:val="center"/>
              <w:rPr>
                <w:b/>
                <w:bCs/>
              </w:rPr>
            </w:pPr>
            <w:r w:rsidRPr="00CB4C97">
              <w:rPr>
                <w:b/>
                <w:bCs/>
              </w:rPr>
              <w:t>Non-joint related bleeding</w:t>
            </w:r>
          </w:p>
        </w:tc>
      </w:tr>
      <w:tr w:rsidR="00CB4C97" w:rsidRPr="00CB4C97" w14:paraId="3CDC6690" w14:textId="77777777" w:rsidTr="00DD1F68">
        <w:trPr>
          <w:trHeight w:val="315"/>
        </w:trPr>
        <w:tc>
          <w:tcPr>
            <w:tcW w:w="4962" w:type="dxa"/>
            <w:tcBorders>
              <w:top w:val="single" w:sz="4" w:space="0" w:color="auto"/>
            </w:tcBorders>
            <w:shd w:val="clear" w:color="auto" w:fill="auto"/>
          </w:tcPr>
          <w:p w14:paraId="452682A4" w14:textId="77777777" w:rsidR="006E2DFF" w:rsidRPr="00CB4C97" w:rsidRDefault="006E2DFF" w:rsidP="00DD1F68">
            <w:pPr>
              <w:spacing w:line="360" w:lineRule="auto"/>
            </w:pPr>
            <w:r w:rsidRPr="00CB4C97">
              <w:t>Type 1 (no healthcare action)</w:t>
            </w:r>
          </w:p>
        </w:tc>
        <w:tc>
          <w:tcPr>
            <w:tcW w:w="2178" w:type="dxa"/>
            <w:tcBorders>
              <w:top w:val="single" w:sz="4" w:space="0" w:color="auto"/>
            </w:tcBorders>
            <w:vAlign w:val="center"/>
          </w:tcPr>
          <w:p w14:paraId="716E9B5A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9 (0.5%)</w:t>
            </w:r>
          </w:p>
        </w:tc>
        <w:tc>
          <w:tcPr>
            <w:tcW w:w="2398" w:type="dxa"/>
            <w:tcBorders>
              <w:top w:val="single" w:sz="4" w:space="0" w:color="auto"/>
            </w:tcBorders>
            <w:vAlign w:val="center"/>
          </w:tcPr>
          <w:p w14:paraId="3B4ABA5D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1 (0.1%)</w:t>
            </w:r>
          </w:p>
        </w:tc>
      </w:tr>
      <w:tr w:rsidR="00CB4C97" w:rsidRPr="00CB4C97" w14:paraId="04D63012" w14:textId="77777777" w:rsidTr="00DD1F68">
        <w:trPr>
          <w:trHeight w:val="315"/>
        </w:trPr>
        <w:tc>
          <w:tcPr>
            <w:tcW w:w="4962" w:type="dxa"/>
            <w:shd w:val="clear" w:color="auto" w:fill="auto"/>
            <w:vAlign w:val="center"/>
          </w:tcPr>
          <w:p w14:paraId="6E5787EA" w14:textId="77777777" w:rsidR="006E2DFF" w:rsidRPr="00CB4C97" w:rsidRDefault="006E2DFF" w:rsidP="00DD1F68">
            <w:pPr>
              <w:spacing w:line="360" w:lineRule="auto"/>
            </w:pPr>
            <w:r w:rsidRPr="00CB4C97">
              <w:t>Type 2 (overt bleed, healthcare provided)</w:t>
            </w:r>
          </w:p>
        </w:tc>
        <w:tc>
          <w:tcPr>
            <w:tcW w:w="2178" w:type="dxa"/>
            <w:vAlign w:val="center"/>
          </w:tcPr>
          <w:p w14:paraId="2F060189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35 (1.9%)</w:t>
            </w:r>
          </w:p>
        </w:tc>
        <w:tc>
          <w:tcPr>
            <w:tcW w:w="2398" w:type="dxa"/>
            <w:vAlign w:val="center"/>
          </w:tcPr>
          <w:p w14:paraId="1475C368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8 (0.4%)</w:t>
            </w:r>
          </w:p>
        </w:tc>
      </w:tr>
      <w:tr w:rsidR="00CB4C97" w:rsidRPr="00CB4C97" w14:paraId="09F0B584" w14:textId="77777777" w:rsidTr="00DD1F68">
        <w:trPr>
          <w:trHeight w:val="437"/>
        </w:trPr>
        <w:tc>
          <w:tcPr>
            <w:tcW w:w="4962" w:type="dxa"/>
            <w:shd w:val="clear" w:color="auto" w:fill="auto"/>
          </w:tcPr>
          <w:p w14:paraId="27FEDA5D" w14:textId="77777777" w:rsidR="006E2DFF" w:rsidRPr="00CB4C97" w:rsidRDefault="006E2DFF" w:rsidP="00DD1F68">
            <w:pPr>
              <w:spacing w:line="360" w:lineRule="auto"/>
            </w:pPr>
            <w:r w:rsidRPr="00CB4C97">
              <w:t>Type 3 (major intervention,</w:t>
            </w:r>
            <w:r w:rsidRPr="00CB4C97">
              <w:rPr>
                <w:rFonts w:cs="Arial"/>
              </w:rPr>
              <w:t xml:space="preserve"> ICU admission / readmission / reoperation)</w:t>
            </w:r>
            <w:r w:rsidRPr="00CB4C97">
              <w:t xml:space="preserve"> </w:t>
            </w:r>
          </w:p>
        </w:tc>
        <w:tc>
          <w:tcPr>
            <w:tcW w:w="2178" w:type="dxa"/>
            <w:vAlign w:val="center"/>
          </w:tcPr>
          <w:p w14:paraId="770BE19F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7 (0.4%)</w:t>
            </w:r>
          </w:p>
        </w:tc>
        <w:tc>
          <w:tcPr>
            <w:tcW w:w="2398" w:type="dxa"/>
            <w:vAlign w:val="center"/>
          </w:tcPr>
          <w:p w14:paraId="1DDB87AD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10 (0.5%)</w:t>
            </w:r>
          </w:p>
        </w:tc>
      </w:tr>
      <w:tr w:rsidR="00CB4C97" w:rsidRPr="00CB4C97" w14:paraId="7413DC83" w14:textId="77777777" w:rsidTr="00DD1F68">
        <w:trPr>
          <w:trHeight w:val="315"/>
        </w:trPr>
        <w:tc>
          <w:tcPr>
            <w:tcW w:w="4962" w:type="dxa"/>
            <w:tcBorders>
              <w:bottom w:val="single" w:sz="4" w:space="0" w:color="auto"/>
            </w:tcBorders>
            <w:shd w:val="clear" w:color="auto" w:fill="auto"/>
          </w:tcPr>
          <w:p w14:paraId="72704F3C" w14:textId="77777777" w:rsidR="006E2DFF" w:rsidRPr="00CB4C97" w:rsidRDefault="006E2DFF" w:rsidP="00DD1F68">
            <w:pPr>
              <w:spacing w:line="360" w:lineRule="auto"/>
            </w:pPr>
            <w:r w:rsidRPr="00CB4C97">
              <w:t>Type 5 (Fatal)</w:t>
            </w:r>
          </w:p>
        </w:tc>
        <w:tc>
          <w:tcPr>
            <w:tcW w:w="2178" w:type="dxa"/>
            <w:tcBorders>
              <w:bottom w:val="single" w:sz="4" w:space="0" w:color="auto"/>
            </w:tcBorders>
            <w:vAlign w:val="center"/>
          </w:tcPr>
          <w:p w14:paraId="599C992C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0</w:t>
            </w:r>
          </w:p>
        </w:tc>
        <w:tc>
          <w:tcPr>
            <w:tcW w:w="2398" w:type="dxa"/>
            <w:tcBorders>
              <w:bottom w:val="single" w:sz="4" w:space="0" w:color="auto"/>
            </w:tcBorders>
            <w:vAlign w:val="center"/>
          </w:tcPr>
          <w:p w14:paraId="67AD07DF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0</w:t>
            </w:r>
          </w:p>
        </w:tc>
      </w:tr>
      <w:tr w:rsidR="00CB4C97" w:rsidRPr="00CB4C97" w14:paraId="03D64CEE" w14:textId="77777777" w:rsidTr="00DD1F68">
        <w:trPr>
          <w:trHeight w:val="315"/>
        </w:trPr>
        <w:tc>
          <w:tcPr>
            <w:tcW w:w="49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8FF7A03" w14:textId="77777777" w:rsidR="006E2DFF" w:rsidRPr="00CB4C97" w:rsidRDefault="006E2DFF" w:rsidP="00DD1F68">
            <w:pPr>
              <w:spacing w:line="360" w:lineRule="auto"/>
            </w:pPr>
            <w:r w:rsidRPr="00CB4C97">
              <w:t>TOTALS</w:t>
            </w:r>
          </w:p>
        </w:tc>
        <w:tc>
          <w:tcPr>
            <w:tcW w:w="217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F898A3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51 (2.8%)</w:t>
            </w:r>
          </w:p>
        </w:tc>
        <w:tc>
          <w:tcPr>
            <w:tcW w:w="239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046CFF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19 (1.0%)</w:t>
            </w:r>
          </w:p>
        </w:tc>
      </w:tr>
      <w:tr w:rsidR="00CB4C97" w:rsidRPr="00CB4C97" w14:paraId="5F12E083" w14:textId="77777777" w:rsidTr="00DD1F68">
        <w:trPr>
          <w:trHeight w:val="315"/>
        </w:trPr>
        <w:tc>
          <w:tcPr>
            <w:tcW w:w="49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F51F537" w14:textId="77777777" w:rsidR="006E2DFF" w:rsidRPr="00CB4C97" w:rsidRDefault="006E2DFF" w:rsidP="00DD1F68">
            <w:pPr>
              <w:spacing w:line="360" w:lineRule="auto"/>
              <w:rPr>
                <w:b/>
                <w:bCs/>
              </w:rPr>
            </w:pPr>
            <w:r w:rsidRPr="00CB4C97">
              <w:rPr>
                <w:b/>
                <w:bCs/>
              </w:rPr>
              <w:t xml:space="preserve">Time period of bleeding complications </w:t>
            </w:r>
          </w:p>
        </w:tc>
        <w:tc>
          <w:tcPr>
            <w:tcW w:w="2178" w:type="dxa"/>
            <w:tcBorders>
              <w:top w:val="single" w:sz="4" w:space="0" w:color="auto"/>
              <w:bottom w:val="single" w:sz="4" w:space="0" w:color="auto"/>
            </w:tcBorders>
          </w:tcPr>
          <w:p w14:paraId="16392602" w14:textId="77777777" w:rsidR="006E2DFF" w:rsidRPr="00CB4C97" w:rsidRDefault="006E2DFF" w:rsidP="00DD1F68">
            <w:pPr>
              <w:spacing w:line="360" w:lineRule="auto"/>
              <w:jc w:val="center"/>
              <w:rPr>
                <w:b/>
                <w:bCs/>
              </w:rPr>
            </w:pPr>
            <w:r w:rsidRPr="00CB4C97">
              <w:rPr>
                <w:b/>
                <w:bCs/>
              </w:rPr>
              <w:t>Joint related bleeding</w:t>
            </w:r>
          </w:p>
        </w:tc>
        <w:tc>
          <w:tcPr>
            <w:tcW w:w="2398" w:type="dxa"/>
            <w:tcBorders>
              <w:top w:val="single" w:sz="4" w:space="0" w:color="auto"/>
              <w:bottom w:val="single" w:sz="4" w:space="0" w:color="auto"/>
            </w:tcBorders>
          </w:tcPr>
          <w:p w14:paraId="2973EB34" w14:textId="77777777" w:rsidR="006E2DFF" w:rsidRPr="00CB4C97" w:rsidRDefault="006E2DFF" w:rsidP="00DD1F68">
            <w:pPr>
              <w:spacing w:line="360" w:lineRule="auto"/>
              <w:jc w:val="center"/>
              <w:rPr>
                <w:b/>
                <w:bCs/>
              </w:rPr>
            </w:pPr>
            <w:r w:rsidRPr="00CB4C97">
              <w:rPr>
                <w:b/>
                <w:bCs/>
              </w:rPr>
              <w:t>Non-joint related bleeding</w:t>
            </w:r>
          </w:p>
        </w:tc>
      </w:tr>
      <w:tr w:rsidR="00CB4C97" w:rsidRPr="00CB4C97" w14:paraId="16F20FE3" w14:textId="77777777" w:rsidTr="00DD1F68">
        <w:trPr>
          <w:trHeight w:val="315"/>
        </w:trPr>
        <w:tc>
          <w:tcPr>
            <w:tcW w:w="4962" w:type="dxa"/>
            <w:tcBorders>
              <w:top w:val="single" w:sz="4" w:space="0" w:color="auto"/>
            </w:tcBorders>
            <w:shd w:val="clear" w:color="auto" w:fill="auto"/>
          </w:tcPr>
          <w:p w14:paraId="723BEB63" w14:textId="77777777" w:rsidR="006E2DFF" w:rsidRPr="00CB4C97" w:rsidRDefault="006E2DFF" w:rsidP="00DD1F68">
            <w:pPr>
              <w:spacing w:line="360" w:lineRule="auto"/>
            </w:pPr>
            <w:r w:rsidRPr="00CB4C97">
              <w:t>During acute admission</w:t>
            </w:r>
          </w:p>
        </w:tc>
        <w:tc>
          <w:tcPr>
            <w:tcW w:w="2178" w:type="dxa"/>
            <w:tcBorders>
              <w:top w:val="single" w:sz="4" w:space="0" w:color="auto"/>
            </w:tcBorders>
            <w:vAlign w:val="center"/>
          </w:tcPr>
          <w:p w14:paraId="7FC22115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36 (1.9%)</w:t>
            </w:r>
          </w:p>
        </w:tc>
        <w:tc>
          <w:tcPr>
            <w:tcW w:w="2398" w:type="dxa"/>
            <w:tcBorders>
              <w:top w:val="single" w:sz="4" w:space="0" w:color="auto"/>
            </w:tcBorders>
            <w:vAlign w:val="center"/>
          </w:tcPr>
          <w:p w14:paraId="557C2707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8 (0.4%)</w:t>
            </w:r>
          </w:p>
        </w:tc>
      </w:tr>
      <w:tr w:rsidR="00CB4C97" w:rsidRPr="00CB4C97" w14:paraId="49A21A53" w14:textId="77777777" w:rsidTr="00DD1F68">
        <w:trPr>
          <w:trHeight w:val="315"/>
        </w:trPr>
        <w:tc>
          <w:tcPr>
            <w:tcW w:w="4962" w:type="dxa"/>
            <w:shd w:val="clear" w:color="auto" w:fill="auto"/>
            <w:vAlign w:val="center"/>
          </w:tcPr>
          <w:p w14:paraId="5F5830DC" w14:textId="77777777" w:rsidR="006E2DFF" w:rsidRPr="00CB4C97" w:rsidRDefault="006E2DFF" w:rsidP="00DD1F68">
            <w:pPr>
              <w:spacing w:line="360" w:lineRule="auto"/>
            </w:pPr>
            <w:r w:rsidRPr="00CB4C97">
              <w:t>Between acute discharge and 35 days</w:t>
            </w:r>
          </w:p>
        </w:tc>
        <w:tc>
          <w:tcPr>
            <w:tcW w:w="2178" w:type="dxa"/>
            <w:vAlign w:val="center"/>
          </w:tcPr>
          <w:p w14:paraId="55574701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14 (0.8%)</w:t>
            </w:r>
          </w:p>
        </w:tc>
        <w:tc>
          <w:tcPr>
            <w:tcW w:w="2398" w:type="dxa"/>
            <w:vAlign w:val="center"/>
          </w:tcPr>
          <w:p w14:paraId="104BDE76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11 (0.6%)</w:t>
            </w:r>
          </w:p>
        </w:tc>
      </w:tr>
      <w:tr w:rsidR="00CB4C97" w:rsidRPr="00CB4C97" w14:paraId="1CC54EF9" w14:textId="77777777" w:rsidTr="00DD1F68">
        <w:trPr>
          <w:trHeight w:val="437"/>
        </w:trPr>
        <w:tc>
          <w:tcPr>
            <w:tcW w:w="4962" w:type="dxa"/>
            <w:tcBorders>
              <w:bottom w:val="single" w:sz="4" w:space="0" w:color="auto"/>
            </w:tcBorders>
            <w:shd w:val="clear" w:color="auto" w:fill="auto"/>
          </w:tcPr>
          <w:p w14:paraId="6AD8CA9A" w14:textId="77777777" w:rsidR="006E2DFF" w:rsidRPr="00CB4C97" w:rsidRDefault="006E2DFF" w:rsidP="00DD1F68">
            <w:pPr>
              <w:spacing w:line="360" w:lineRule="auto"/>
            </w:pPr>
            <w:r w:rsidRPr="00CB4C97">
              <w:t>Between 36-90 days</w:t>
            </w:r>
          </w:p>
        </w:tc>
        <w:tc>
          <w:tcPr>
            <w:tcW w:w="2178" w:type="dxa"/>
            <w:tcBorders>
              <w:bottom w:val="single" w:sz="4" w:space="0" w:color="auto"/>
            </w:tcBorders>
            <w:vAlign w:val="center"/>
          </w:tcPr>
          <w:p w14:paraId="19E157BB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 xml:space="preserve">1 </w:t>
            </w:r>
          </w:p>
        </w:tc>
        <w:tc>
          <w:tcPr>
            <w:tcW w:w="2398" w:type="dxa"/>
            <w:tcBorders>
              <w:bottom w:val="single" w:sz="4" w:space="0" w:color="auto"/>
            </w:tcBorders>
            <w:vAlign w:val="center"/>
          </w:tcPr>
          <w:p w14:paraId="74EF560E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N/A</w:t>
            </w:r>
          </w:p>
        </w:tc>
      </w:tr>
      <w:tr w:rsidR="00CB4C97" w:rsidRPr="00CB4C97" w14:paraId="2211F628" w14:textId="77777777" w:rsidTr="00DD1F68">
        <w:trPr>
          <w:trHeight w:val="315"/>
        </w:trPr>
        <w:tc>
          <w:tcPr>
            <w:tcW w:w="49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87371E9" w14:textId="77777777" w:rsidR="006E2DFF" w:rsidRPr="00CB4C97" w:rsidRDefault="006E2DFF" w:rsidP="00DD1F68">
            <w:pPr>
              <w:spacing w:line="360" w:lineRule="auto"/>
            </w:pPr>
            <w:r w:rsidRPr="00CB4C97">
              <w:t>TOTALS</w:t>
            </w:r>
          </w:p>
        </w:tc>
        <w:tc>
          <w:tcPr>
            <w:tcW w:w="217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FE5CE1C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51 (2.8%)</w:t>
            </w:r>
          </w:p>
        </w:tc>
        <w:tc>
          <w:tcPr>
            <w:tcW w:w="239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E20F98B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20* (1.1%)</w:t>
            </w:r>
          </w:p>
        </w:tc>
      </w:tr>
    </w:tbl>
    <w:p w14:paraId="261D19E6" w14:textId="77777777" w:rsidR="006E2DFF" w:rsidRPr="00CB4C97" w:rsidRDefault="006E2DFF" w:rsidP="006E2DFF">
      <w:pPr>
        <w:spacing w:line="360" w:lineRule="auto"/>
      </w:pPr>
      <w:r w:rsidRPr="00CB4C97">
        <w:rPr>
          <w:rFonts w:ascii="Open Sans" w:hAnsi="Open Sans" w:cs="Open Sans"/>
          <w:sz w:val="21"/>
          <w:szCs w:val="21"/>
          <w:shd w:val="clear" w:color="auto" w:fill="FFFFFF"/>
        </w:rPr>
        <w:t>††</w:t>
      </w:r>
      <w:r w:rsidRPr="00CB4C97">
        <w:t xml:space="preserve"> Included one person who experienced two bleeding events: one during acute admission and another between acute discharge and 35 days (type 1 and 3)</w:t>
      </w:r>
    </w:p>
    <w:p w14:paraId="45775D54" w14:textId="77777777" w:rsidR="006E2DFF" w:rsidRPr="00CB4C97" w:rsidRDefault="006E2DFF" w:rsidP="006E2DFF">
      <w:pPr>
        <w:pStyle w:val="Caption"/>
      </w:pPr>
      <w:r w:rsidRPr="00CB4C97">
        <w:rPr>
          <w:rFonts w:cs="Arial"/>
          <w:lang w:val="en-US"/>
        </w:rPr>
        <w:br w:type="page"/>
      </w:r>
    </w:p>
    <w:p w14:paraId="0F443204" w14:textId="77777777" w:rsidR="006E2DFF" w:rsidRPr="00CB4C97" w:rsidRDefault="006E2DFF" w:rsidP="006E2DFF">
      <w:pPr>
        <w:pStyle w:val="Caption"/>
      </w:pPr>
      <w:bookmarkStart w:id="4" w:name="_Ref98183998"/>
      <w:r w:rsidRPr="00CB4C97">
        <w:lastRenderedPageBreak/>
        <w:t xml:space="preserve">Supplementary Table </w:t>
      </w:r>
      <w:fldSimple w:instr=" SEQ Supplementary_Table \* ARABIC ">
        <w:r w:rsidRPr="00CB4C97">
          <w:rPr>
            <w:noProof/>
          </w:rPr>
          <w:t>3</w:t>
        </w:r>
      </w:fldSimple>
      <w:bookmarkEnd w:id="4"/>
      <w:r w:rsidRPr="00CB4C97">
        <w:t>: Unadjusted associations between compliance with AOA VTE prevention clinical guidelines and symptomatic 90-day VTE</w:t>
      </w:r>
    </w:p>
    <w:tbl>
      <w:tblPr>
        <w:tblStyle w:val="TableGrid"/>
        <w:tblW w:w="980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592"/>
        <w:gridCol w:w="1674"/>
        <w:gridCol w:w="1663"/>
        <w:gridCol w:w="1724"/>
        <w:gridCol w:w="1151"/>
      </w:tblGrid>
      <w:tr w:rsidR="00CB4C97" w:rsidRPr="00CB4C97" w14:paraId="3A6D8657" w14:textId="77777777" w:rsidTr="00DD1F68">
        <w:trPr>
          <w:tblHeader/>
        </w:trPr>
        <w:tc>
          <w:tcPr>
            <w:tcW w:w="3592" w:type="dxa"/>
            <w:tcBorders>
              <w:bottom w:val="single" w:sz="4" w:space="0" w:color="auto"/>
            </w:tcBorders>
            <w:vAlign w:val="center"/>
          </w:tcPr>
          <w:p w14:paraId="463F7668" w14:textId="77777777" w:rsidR="006E2DFF" w:rsidRPr="00CB4C97" w:rsidRDefault="006E2DFF" w:rsidP="00DD1F68">
            <w:pPr>
              <w:spacing w:line="360" w:lineRule="auto"/>
              <w:rPr>
                <w:rFonts w:cs="Arial"/>
                <w:b/>
                <w:bCs/>
              </w:rPr>
            </w:pPr>
            <w:r w:rsidRPr="00CB4C97">
              <w:rPr>
                <w:rFonts w:cs="Arial"/>
                <w:b/>
                <w:bCs/>
              </w:rPr>
              <w:t>Variables</w:t>
            </w:r>
          </w:p>
        </w:tc>
        <w:tc>
          <w:tcPr>
            <w:tcW w:w="1674" w:type="dxa"/>
            <w:tcBorders>
              <w:bottom w:val="single" w:sz="4" w:space="0" w:color="auto"/>
            </w:tcBorders>
            <w:vAlign w:val="center"/>
          </w:tcPr>
          <w:p w14:paraId="0BAE3B0B" w14:textId="77777777" w:rsidR="006E2DFF" w:rsidRPr="00CB4C97" w:rsidRDefault="006E2DFF" w:rsidP="00DD1F68">
            <w:pPr>
              <w:spacing w:line="360" w:lineRule="auto"/>
              <w:jc w:val="center"/>
              <w:rPr>
                <w:rFonts w:eastAsiaTheme="majorEastAsia" w:cs="Arial"/>
                <w:b/>
                <w:bCs/>
              </w:rPr>
            </w:pPr>
            <w:r w:rsidRPr="00CB4C97">
              <w:rPr>
                <w:rFonts w:eastAsiaTheme="majorEastAsia" w:cs="Arial"/>
                <w:b/>
                <w:bCs/>
              </w:rPr>
              <w:t>Total</w:t>
            </w:r>
          </w:p>
        </w:tc>
        <w:tc>
          <w:tcPr>
            <w:tcW w:w="1663" w:type="dxa"/>
            <w:tcBorders>
              <w:bottom w:val="single" w:sz="4" w:space="0" w:color="auto"/>
            </w:tcBorders>
            <w:vAlign w:val="center"/>
          </w:tcPr>
          <w:p w14:paraId="361BBE82" w14:textId="77777777" w:rsidR="006E2DFF" w:rsidRPr="00CB4C97" w:rsidRDefault="006E2DFF" w:rsidP="00DD1F68">
            <w:pPr>
              <w:spacing w:line="360" w:lineRule="auto"/>
              <w:jc w:val="center"/>
              <w:rPr>
                <w:rFonts w:eastAsiaTheme="majorEastAsia" w:cs="Arial"/>
                <w:b/>
                <w:bCs/>
              </w:rPr>
            </w:pPr>
            <w:r w:rsidRPr="00CB4C97">
              <w:rPr>
                <w:rFonts w:eastAsiaTheme="majorEastAsia" w:cs="Arial"/>
                <w:b/>
                <w:bCs/>
              </w:rPr>
              <w:t xml:space="preserve">No VTE, </w:t>
            </w:r>
          </w:p>
          <w:p w14:paraId="61684CD4" w14:textId="77777777" w:rsidR="006E2DFF" w:rsidRPr="00CB4C97" w:rsidRDefault="006E2DFF" w:rsidP="00DD1F68">
            <w:pPr>
              <w:spacing w:line="360" w:lineRule="auto"/>
              <w:jc w:val="center"/>
              <w:rPr>
                <w:rFonts w:eastAsiaTheme="majorEastAsia" w:cs="Arial"/>
                <w:b/>
                <w:bCs/>
              </w:rPr>
            </w:pPr>
            <w:r w:rsidRPr="00CB4C97">
              <w:rPr>
                <w:rFonts w:eastAsiaTheme="majorEastAsia" w:cs="Arial"/>
                <w:b/>
                <w:bCs/>
              </w:rPr>
              <w:t>N (%)</w:t>
            </w:r>
          </w:p>
          <w:p w14:paraId="7958456B" w14:textId="77777777" w:rsidR="006E2DFF" w:rsidRPr="00CB4C97" w:rsidRDefault="006E2DFF" w:rsidP="00DD1F68">
            <w:pPr>
              <w:spacing w:line="360" w:lineRule="auto"/>
              <w:jc w:val="center"/>
              <w:rPr>
                <w:rFonts w:eastAsiaTheme="majorEastAsia" w:cs="Arial"/>
                <w:b/>
                <w:bCs/>
              </w:rPr>
            </w:pPr>
            <w:r w:rsidRPr="00CB4C97">
              <w:rPr>
                <w:rFonts w:eastAsiaTheme="majorEastAsia" w:cs="Arial"/>
                <w:b/>
                <w:bCs/>
              </w:rPr>
              <w:t>(N=1789)</w:t>
            </w:r>
          </w:p>
        </w:tc>
        <w:tc>
          <w:tcPr>
            <w:tcW w:w="1724" w:type="dxa"/>
            <w:tcBorders>
              <w:bottom w:val="single" w:sz="4" w:space="0" w:color="auto"/>
            </w:tcBorders>
            <w:vAlign w:val="center"/>
          </w:tcPr>
          <w:p w14:paraId="4A6C02FF" w14:textId="77777777" w:rsidR="006E2DFF" w:rsidRPr="00CB4C97" w:rsidRDefault="006E2DFF" w:rsidP="00DD1F68">
            <w:pPr>
              <w:spacing w:line="360" w:lineRule="auto"/>
              <w:jc w:val="center"/>
              <w:rPr>
                <w:rFonts w:eastAsiaTheme="majorEastAsia" w:cs="Arial"/>
                <w:b/>
                <w:bCs/>
              </w:rPr>
            </w:pPr>
            <w:r w:rsidRPr="00CB4C97">
              <w:rPr>
                <w:rFonts w:eastAsiaTheme="majorEastAsia" w:cs="Arial"/>
                <w:b/>
                <w:bCs/>
              </w:rPr>
              <w:t>Symptomatic 90-day VTE, N (%) (N=48)</w:t>
            </w:r>
          </w:p>
        </w:tc>
        <w:tc>
          <w:tcPr>
            <w:tcW w:w="1151" w:type="dxa"/>
            <w:tcBorders>
              <w:bottom w:val="single" w:sz="4" w:space="0" w:color="auto"/>
            </w:tcBorders>
            <w:vAlign w:val="center"/>
          </w:tcPr>
          <w:p w14:paraId="2CBBC47C" w14:textId="77777777" w:rsidR="006E2DFF" w:rsidRPr="00CB4C97" w:rsidRDefault="006E2DFF" w:rsidP="00DD1F68">
            <w:pPr>
              <w:spacing w:line="360" w:lineRule="auto"/>
              <w:jc w:val="center"/>
              <w:rPr>
                <w:rFonts w:eastAsiaTheme="majorEastAsia" w:cs="Arial"/>
                <w:b/>
                <w:bCs/>
              </w:rPr>
            </w:pPr>
            <w:r w:rsidRPr="00CB4C97">
              <w:rPr>
                <w:rFonts w:eastAsiaTheme="majorEastAsia" w:cs="Arial"/>
                <w:b/>
                <w:bCs/>
              </w:rPr>
              <w:t>p-value</w:t>
            </w:r>
          </w:p>
        </w:tc>
      </w:tr>
      <w:tr w:rsidR="00CB4C97" w:rsidRPr="00CB4C97" w14:paraId="3933CF75" w14:textId="77777777" w:rsidTr="00DD1F68">
        <w:tc>
          <w:tcPr>
            <w:tcW w:w="3592" w:type="dxa"/>
          </w:tcPr>
          <w:p w14:paraId="16C7816A" w14:textId="77777777" w:rsidR="006E2DFF" w:rsidRPr="00CB4C97" w:rsidRDefault="006E2DFF" w:rsidP="00DD1F68">
            <w:pPr>
              <w:spacing w:line="360" w:lineRule="auto"/>
              <w:rPr>
                <w:rFonts w:cs="Arial"/>
                <w:b/>
                <w:bCs/>
              </w:rPr>
            </w:pPr>
            <w:r w:rsidRPr="00CB4C97">
              <w:rPr>
                <w:rFonts w:cs="Arial"/>
                <w:b/>
                <w:bCs/>
              </w:rPr>
              <w:t xml:space="preserve">AOA noncompliance </w:t>
            </w:r>
          </w:p>
        </w:tc>
        <w:tc>
          <w:tcPr>
            <w:tcW w:w="1674" w:type="dxa"/>
          </w:tcPr>
          <w:p w14:paraId="7EBC6FC2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</w:tc>
        <w:tc>
          <w:tcPr>
            <w:tcW w:w="1663" w:type="dxa"/>
          </w:tcPr>
          <w:p w14:paraId="1E1864C8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</w:tc>
        <w:tc>
          <w:tcPr>
            <w:tcW w:w="1724" w:type="dxa"/>
          </w:tcPr>
          <w:p w14:paraId="28DF1783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</w:tc>
        <w:tc>
          <w:tcPr>
            <w:tcW w:w="1151" w:type="dxa"/>
          </w:tcPr>
          <w:p w14:paraId="1195C1AD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</w:tc>
      </w:tr>
      <w:tr w:rsidR="00CB4C97" w:rsidRPr="00CB4C97" w14:paraId="75437F9D" w14:textId="77777777" w:rsidTr="00DD1F68">
        <w:tc>
          <w:tcPr>
            <w:tcW w:w="3592" w:type="dxa"/>
          </w:tcPr>
          <w:p w14:paraId="13AA8B88" w14:textId="77777777" w:rsidR="006E2DFF" w:rsidRPr="00CB4C97" w:rsidRDefault="006E2DFF" w:rsidP="006E2DFF">
            <w:pPr>
              <w:pStyle w:val="ListParagraph"/>
              <w:numPr>
                <w:ilvl w:val="0"/>
                <w:numId w:val="7"/>
              </w:numPr>
              <w:spacing w:after="0" w:line="360" w:lineRule="auto"/>
              <w:ind w:left="313" w:hanging="142"/>
              <w:rPr>
                <w:rFonts w:ascii="Arial" w:hAnsi="Arial" w:cs="Arial"/>
              </w:rPr>
            </w:pPr>
            <w:r w:rsidRPr="00CB4C97">
              <w:rPr>
                <w:rFonts w:ascii="Arial" w:hAnsi="Arial" w:cs="Arial"/>
                <w:u w:val="single"/>
              </w:rPr>
              <w:t xml:space="preserve">Risk-stratified recommended prophylaxis </w:t>
            </w:r>
          </w:p>
          <w:p w14:paraId="10B79396" w14:textId="77777777" w:rsidR="006E2DFF" w:rsidRPr="00CB4C97" w:rsidRDefault="006E2DFF" w:rsidP="00DD1F68">
            <w:pPr>
              <w:spacing w:line="360" w:lineRule="auto"/>
              <w:ind w:firstLine="462"/>
              <w:rPr>
                <w:rFonts w:cs="Arial"/>
              </w:rPr>
            </w:pPr>
            <w:r w:rsidRPr="00CB4C97">
              <w:rPr>
                <w:rFonts w:cs="Arial"/>
              </w:rPr>
              <w:t xml:space="preserve">Non-compliant  </w:t>
            </w:r>
          </w:p>
          <w:p w14:paraId="6DA5974A" w14:textId="77777777" w:rsidR="006E2DFF" w:rsidRPr="00CB4C97" w:rsidRDefault="006E2DFF" w:rsidP="00DD1F68">
            <w:pPr>
              <w:spacing w:line="360" w:lineRule="auto"/>
              <w:ind w:firstLine="462"/>
              <w:rPr>
                <w:rFonts w:cs="Arial"/>
              </w:rPr>
            </w:pPr>
            <w:r w:rsidRPr="00CB4C97">
              <w:rPr>
                <w:rFonts w:cs="Arial"/>
              </w:rPr>
              <w:t>Compliant</w:t>
            </w:r>
          </w:p>
        </w:tc>
        <w:tc>
          <w:tcPr>
            <w:tcW w:w="1674" w:type="dxa"/>
          </w:tcPr>
          <w:p w14:paraId="04A9DBC3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03606E48" w14:textId="77777777" w:rsidR="006E2DFF" w:rsidRPr="00CB4C97" w:rsidRDefault="006E2DFF" w:rsidP="00DD1F68">
            <w:pPr>
              <w:spacing w:line="360" w:lineRule="auto"/>
              <w:rPr>
                <w:rFonts w:eastAsiaTheme="majorEastAsia" w:cs="Arial"/>
              </w:rPr>
            </w:pPr>
          </w:p>
          <w:p w14:paraId="25737A9A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258 (14.0%)</w:t>
            </w:r>
          </w:p>
          <w:p w14:paraId="5A33337F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579 (86.0%)</w:t>
            </w:r>
          </w:p>
        </w:tc>
        <w:tc>
          <w:tcPr>
            <w:tcW w:w="1663" w:type="dxa"/>
          </w:tcPr>
          <w:p w14:paraId="794B68E6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5D04309F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04CA215A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252 (97.7%)</w:t>
            </w:r>
          </w:p>
          <w:p w14:paraId="596E2826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537 (97.3%)</w:t>
            </w:r>
          </w:p>
        </w:tc>
        <w:tc>
          <w:tcPr>
            <w:tcW w:w="1724" w:type="dxa"/>
          </w:tcPr>
          <w:p w14:paraId="72072B51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1815C9C0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16E98007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6 (2.3%)</w:t>
            </w:r>
          </w:p>
          <w:p w14:paraId="16E145A4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42 (2.7%)</w:t>
            </w:r>
          </w:p>
        </w:tc>
        <w:tc>
          <w:tcPr>
            <w:tcW w:w="1151" w:type="dxa"/>
          </w:tcPr>
          <w:p w14:paraId="5B3967CA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444F8799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3A11E2E8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5B3AAE74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.00</w:t>
            </w:r>
          </w:p>
        </w:tc>
      </w:tr>
      <w:tr w:rsidR="00CB4C97" w:rsidRPr="00CB4C97" w14:paraId="2BA5BED8" w14:textId="77777777" w:rsidTr="00DD1F68">
        <w:tc>
          <w:tcPr>
            <w:tcW w:w="3592" w:type="dxa"/>
            <w:vAlign w:val="bottom"/>
          </w:tcPr>
          <w:p w14:paraId="3983A452" w14:textId="77777777" w:rsidR="006E2DFF" w:rsidRPr="00CB4C97" w:rsidRDefault="006E2DFF" w:rsidP="006E2DFF">
            <w:pPr>
              <w:pStyle w:val="ListParagraph"/>
              <w:numPr>
                <w:ilvl w:val="0"/>
                <w:numId w:val="7"/>
              </w:numPr>
              <w:spacing w:after="0" w:line="360" w:lineRule="auto"/>
              <w:ind w:left="313" w:hanging="142"/>
              <w:rPr>
                <w:rFonts w:ascii="Arial" w:hAnsi="Arial" w:cs="Arial"/>
                <w:u w:val="single"/>
              </w:rPr>
            </w:pPr>
            <w:r w:rsidRPr="00CB4C97">
              <w:rPr>
                <w:rFonts w:ascii="Arial" w:hAnsi="Arial" w:cs="Arial"/>
                <w:u w:val="single"/>
              </w:rPr>
              <w:t xml:space="preserve">Recommended duration </w:t>
            </w:r>
          </w:p>
          <w:p w14:paraId="0A43A20D" w14:textId="77777777" w:rsidR="006E2DFF" w:rsidRPr="00CB4C97" w:rsidRDefault="006E2DFF" w:rsidP="00DD1F68">
            <w:pPr>
              <w:spacing w:line="360" w:lineRule="auto"/>
              <w:ind w:firstLine="462"/>
              <w:rPr>
                <w:rFonts w:cs="Arial"/>
              </w:rPr>
            </w:pPr>
            <w:r w:rsidRPr="00CB4C97">
              <w:rPr>
                <w:rFonts w:cs="Arial"/>
              </w:rPr>
              <w:t xml:space="preserve">Non-compliant  </w:t>
            </w:r>
          </w:p>
          <w:p w14:paraId="5FAC9268" w14:textId="77777777" w:rsidR="006E2DFF" w:rsidRPr="00CB4C97" w:rsidRDefault="006E2DFF" w:rsidP="00DD1F68">
            <w:pPr>
              <w:spacing w:line="360" w:lineRule="auto"/>
              <w:rPr>
                <w:rFonts w:cs="Arial"/>
                <w:u w:val="single"/>
              </w:rPr>
            </w:pPr>
            <w:r w:rsidRPr="00CB4C97">
              <w:rPr>
                <w:rFonts w:cs="Arial"/>
              </w:rPr>
              <w:t xml:space="preserve">       Compliant</w:t>
            </w:r>
          </w:p>
        </w:tc>
        <w:tc>
          <w:tcPr>
            <w:tcW w:w="1674" w:type="dxa"/>
          </w:tcPr>
          <w:p w14:paraId="7A7976C5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20CE5F5A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668 (36.4%)</w:t>
            </w:r>
          </w:p>
          <w:p w14:paraId="282CB5DF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169 (63.6%)</w:t>
            </w:r>
          </w:p>
        </w:tc>
        <w:tc>
          <w:tcPr>
            <w:tcW w:w="1663" w:type="dxa"/>
          </w:tcPr>
          <w:p w14:paraId="5649EC00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6CEF9A7B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665 (99.6%)</w:t>
            </w:r>
          </w:p>
          <w:p w14:paraId="3F0662C2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124 (96.2%)</w:t>
            </w:r>
          </w:p>
        </w:tc>
        <w:tc>
          <w:tcPr>
            <w:tcW w:w="1724" w:type="dxa"/>
          </w:tcPr>
          <w:p w14:paraId="730792E7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049B8D60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3 (0.4%)</w:t>
            </w:r>
          </w:p>
          <w:p w14:paraId="5E8B4D40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45 (3.8%)</w:t>
            </w:r>
          </w:p>
        </w:tc>
        <w:tc>
          <w:tcPr>
            <w:tcW w:w="1151" w:type="dxa"/>
          </w:tcPr>
          <w:p w14:paraId="211F84FE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513DB799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47B952AE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&lt;0.0001</w:t>
            </w:r>
          </w:p>
        </w:tc>
      </w:tr>
      <w:tr w:rsidR="00CB4C97" w:rsidRPr="00CB4C97" w14:paraId="4DAA8CB7" w14:textId="77777777" w:rsidTr="00DD1F68">
        <w:tc>
          <w:tcPr>
            <w:tcW w:w="3592" w:type="dxa"/>
          </w:tcPr>
          <w:p w14:paraId="109731F3" w14:textId="77777777" w:rsidR="006E2DFF" w:rsidRPr="00CB4C97" w:rsidRDefault="006E2DFF" w:rsidP="006E2DFF">
            <w:pPr>
              <w:pStyle w:val="ListParagraph"/>
              <w:numPr>
                <w:ilvl w:val="0"/>
                <w:numId w:val="7"/>
              </w:numPr>
              <w:spacing w:after="0" w:line="360" w:lineRule="auto"/>
              <w:ind w:left="313" w:hanging="142"/>
              <w:rPr>
                <w:rFonts w:ascii="Arial" w:hAnsi="Arial" w:cs="Arial"/>
                <w:u w:val="single"/>
              </w:rPr>
            </w:pPr>
            <w:r w:rsidRPr="00CB4C97">
              <w:rPr>
                <w:rFonts w:ascii="Arial" w:hAnsi="Arial" w:cs="Arial"/>
                <w:u w:val="single"/>
              </w:rPr>
              <w:t>Other general recommendations</w:t>
            </w:r>
          </w:p>
          <w:p w14:paraId="1363E3B6" w14:textId="77777777" w:rsidR="006E2DFF" w:rsidRPr="00CB4C97" w:rsidRDefault="006E2DFF" w:rsidP="00DD1F68">
            <w:pPr>
              <w:spacing w:line="360" w:lineRule="auto"/>
              <w:ind w:firstLine="462"/>
              <w:rPr>
                <w:rFonts w:cs="Arial"/>
              </w:rPr>
            </w:pPr>
            <w:r w:rsidRPr="00CB4C97">
              <w:rPr>
                <w:rFonts w:cs="Arial"/>
              </w:rPr>
              <w:t xml:space="preserve">Non-compliant  </w:t>
            </w:r>
          </w:p>
          <w:p w14:paraId="7A238BF0" w14:textId="77777777" w:rsidR="006E2DFF" w:rsidRPr="00CB4C97" w:rsidRDefault="006E2DFF" w:rsidP="00DD1F68">
            <w:pPr>
              <w:spacing w:line="360" w:lineRule="auto"/>
              <w:ind w:left="462"/>
              <w:rPr>
                <w:rFonts w:cs="Arial"/>
                <w:u w:val="single"/>
              </w:rPr>
            </w:pPr>
            <w:r w:rsidRPr="00CB4C97">
              <w:rPr>
                <w:rFonts w:cs="Arial"/>
              </w:rPr>
              <w:t>Compliant</w:t>
            </w:r>
          </w:p>
        </w:tc>
        <w:tc>
          <w:tcPr>
            <w:tcW w:w="1674" w:type="dxa"/>
          </w:tcPr>
          <w:p w14:paraId="40BC79B0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19952663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09EE6874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245 (67.8%)</w:t>
            </w:r>
          </w:p>
          <w:p w14:paraId="1A29DE5E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592 (32.2%)</w:t>
            </w:r>
          </w:p>
        </w:tc>
        <w:tc>
          <w:tcPr>
            <w:tcW w:w="1663" w:type="dxa"/>
          </w:tcPr>
          <w:p w14:paraId="534486C7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06F356D7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405721B7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207 (96.9%) 582 (98.3%)</w:t>
            </w:r>
          </w:p>
        </w:tc>
        <w:tc>
          <w:tcPr>
            <w:tcW w:w="1724" w:type="dxa"/>
          </w:tcPr>
          <w:p w14:paraId="69B53861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6840C557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17DF8E39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38 (3.1%)</w:t>
            </w:r>
          </w:p>
          <w:p w14:paraId="765FDE98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0 (1.7%)</w:t>
            </w:r>
          </w:p>
        </w:tc>
        <w:tc>
          <w:tcPr>
            <w:tcW w:w="1151" w:type="dxa"/>
          </w:tcPr>
          <w:p w14:paraId="56EB6EC5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210557A8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65008492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5FEACC40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0.12</w:t>
            </w:r>
          </w:p>
        </w:tc>
      </w:tr>
      <w:tr w:rsidR="00CB4C97" w:rsidRPr="00CB4C97" w14:paraId="127552C0" w14:textId="77777777" w:rsidTr="00DD1F68">
        <w:tc>
          <w:tcPr>
            <w:tcW w:w="3592" w:type="dxa"/>
            <w:tcBorders>
              <w:bottom w:val="single" w:sz="4" w:space="0" w:color="auto"/>
            </w:tcBorders>
          </w:tcPr>
          <w:p w14:paraId="22E51DAD" w14:textId="77777777" w:rsidR="006E2DFF" w:rsidRPr="00CB4C97" w:rsidRDefault="006E2DFF" w:rsidP="00DD1F68">
            <w:pPr>
              <w:spacing w:line="360" w:lineRule="auto"/>
              <w:rPr>
                <w:rFonts w:cs="Arial"/>
                <w:u w:val="single"/>
              </w:rPr>
            </w:pPr>
            <w:r w:rsidRPr="00CB4C97">
              <w:rPr>
                <w:rFonts w:cs="Arial"/>
                <w:u w:val="single"/>
              </w:rPr>
              <w:t xml:space="preserve">AOA recommended prophylaxis </w:t>
            </w:r>
          </w:p>
          <w:p w14:paraId="4AB03D7B" w14:textId="77777777" w:rsidR="006E2DFF" w:rsidRPr="00CB4C97" w:rsidRDefault="006E2DFF" w:rsidP="00DD1F68">
            <w:pPr>
              <w:spacing w:line="360" w:lineRule="auto"/>
              <w:rPr>
                <w:rFonts w:cs="Arial"/>
                <w:u w:val="single"/>
              </w:rPr>
            </w:pPr>
            <w:r w:rsidRPr="00CB4C97">
              <w:rPr>
                <w:rFonts w:cs="Arial"/>
                <w:u w:val="single"/>
              </w:rPr>
              <w:t>(Compliant with i., ii &amp; iii)</w:t>
            </w:r>
          </w:p>
          <w:p w14:paraId="66336409" w14:textId="77777777" w:rsidR="006E2DFF" w:rsidRPr="00CB4C97" w:rsidRDefault="006E2DFF" w:rsidP="00DD1F68">
            <w:pPr>
              <w:spacing w:line="360" w:lineRule="auto"/>
              <w:ind w:firstLine="462"/>
              <w:rPr>
                <w:rFonts w:cs="Arial"/>
              </w:rPr>
            </w:pPr>
            <w:r w:rsidRPr="00CB4C97">
              <w:rPr>
                <w:rFonts w:cs="Arial"/>
              </w:rPr>
              <w:t xml:space="preserve">Non-compliant  </w:t>
            </w:r>
          </w:p>
          <w:p w14:paraId="5C918AA1" w14:textId="77777777" w:rsidR="006E2DFF" w:rsidRPr="00CB4C97" w:rsidRDefault="006E2DFF" w:rsidP="00DD1F68">
            <w:pPr>
              <w:spacing w:line="360" w:lineRule="auto"/>
              <w:ind w:firstLine="462"/>
              <w:rPr>
                <w:rFonts w:cs="Arial"/>
              </w:rPr>
            </w:pPr>
            <w:r w:rsidRPr="00CB4C97">
              <w:rPr>
                <w:rFonts w:cs="Arial"/>
              </w:rPr>
              <w:t>Compliant</w:t>
            </w:r>
          </w:p>
        </w:tc>
        <w:tc>
          <w:tcPr>
            <w:tcW w:w="1674" w:type="dxa"/>
            <w:tcBorders>
              <w:bottom w:val="single" w:sz="4" w:space="0" w:color="auto"/>
            </w:tcBorders>
          </w:tcPr>
          <w:p w14:paraId="568028C4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0DA8BEB9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1DA978AE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570 (85.5%)</w:t>
            </w:r>
          </w:p>
          <w:p w14:paraId="09876AE7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267 (14.5%)</w:t>
            </w:r>
          </w:p>
        </w:tc>
        <w:tc>
          <w:tcPr>
            <w:tcW w:w="1663" w:type="dxa"/>
            <w:tcBorders>
              <w:bottom w:val="single" w:sz="4" w:space="0" w:color="auto"/>
            </w:tcBorders>
          </w:tcPr>
          <w:p w14:paraId="2B1CE288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0E2B413E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2C72A617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529 (97.4%)</w:t>
            </w:r>
          </w:p>
          <w:p w14:paraId="455A8D88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260 (97.4%)</w:t>
            </w:r>
          </w:p>
        </w:tc>
        <w:tc>
          <w:tcPr>
            <w:tcW w:w="1724" w:type="dxa"/>
            <w:tcBorders>
              <w:bottom w:val="single" w:sz="4" w:space="0" w:color="auto"/>
            </w:tcBorders>
          </w:tcPr>
          <w:p w14:paraId="3DF477B1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66A0A09C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3B3E5C4F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41 (2.6%)</w:t>
            </w:r>
          </w:p>
          <w:p w14:paraId="62682228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41 (2.6%)</w:t>
            </w:r>
          </w:p>
        </w:tc>
        <w:tc>
          <w:tcPr>
            <w:tcW w:w="1151" w:type="dxa"/>
            <w:tcBorders>
              <w:bottom w:val="single" w:sz="4" w:space="0" w:color="auto"/>
            </w:tcBorders>
          </w:tcPr>
          <w:p w14:paraId="4FF3421B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423BDD06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0D9B1982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122E3A0A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.00</w:t>
            </w:r>
          </w:p>
        </w:tc>
      </w:tr>
      <w:tr w:rsidR="00CB4C97" w:rsidRPr="00CB4C97" w14:paraId="79BD03F5" w14:textId="77777777" w:rsidTr="00DD1F68">
        <w:tc>
          <w:tcPr>
            <w:tcW w:w="3592" w:type="dxa"/>
            <w:tcBorders>
              <w:top w:val="single" w:sz="4" w:space="0" w:color="auto"/>
            </w:tcBorders>
          </w:tcPr>
          <w:p w14:paraId="39F43D4F" w14:textId="77777777" w:rsidR="006E2DFF" w:rsidRPr="00CB4C97" w:rsidRDefault="006E2DFF" w:rsidP="00DD1F68">
            <w:pPr>
              <w:spacing w:line="360" w:lineRule="auto"/>
              <w:rPr>
                <w:rFonts w:cs="Arial"/>
                <w:b/>
                <w:bCs/>
              </w:rPr>
            </w:pPr>
            <w:r w:rsidRPr="00CB4C97">
              <w:rPr>
                <w:rFonts w:cs="Arial"/>
                <w:b/>
                <w:bCs/>
              </w:rPr>
              <w:t>Other factors</w:t>
            </w:r>
          </w:p>
        </w:tc>
        <w:tc>
          <w:tcPr>
            <w:tcW w:w="1674" w:type="dxa"/>
            <w:tcBorders>
              <w:top w:val="single" w:sz="4" w:space="0" w:color="auto"/>
            </w:tcBorders>
          </w:tcPr>
          <w:p w14:paraId="69E0C3F5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</w:tc>
        <w:tc>
          <w:tcPr>
            <w:tcW w:w="1663" w:type="dxa"/>
            <w:tcBorders>
              <w:top w:val="single" w:sz="4" w:space="0" w:color="auto"/>
            </w:tcBorders>
          </w:tcPr>
          <w:p w14:paraId="6ECA7A0C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</w:tc>
        <w:tc>
          <w:tcPr>
            <w:tcW w:w="1724" w:type="dxa"/>
            <w:tcBorders>
              <w:top w:val="single" w:sz="4" w:space="0" w:color="auto"/>
            </w:tcBorders>
          </w:tcPr>
          <w:p w14:paraId="68B91BB6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</w:tc>
        <w:tc>
          <w:tcPr>
            <w:tcW w:w="1151" w:type="dxa"/>
            <w:tcBorders>
              <w:top w:val="single" w:sz="4" w:space="0" w:color="auto"/>
            </w:tcBorders>
          </w:tcPr>
          <w:p w14:paraId="206910FA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</w:tc>
      </w:tr>
      <w:tr w:rsidR="00CB4C97" w:rsidRPr="00CB4C97" w14:paraId="300C9458" w14:textId="77777777" w:rsidTr="00DD1F68">
        <w:tc>
          <w:tcPr>
            <w:tcW w:w="3592" w:type="dxa"/>
            <w:tcBorders>
              <w:top w:val="single" w:sz="4" w:space="0" w:color="auto"/>
            </w:tcBorders>
          </w:tcPr>
          <w:p w14:paraId="634DD699" w14:textId="77777777" w:rsidR="006E2DFF" w:rsidRPr="00CB4C97" w:rsidRDefault="006E2DFF" w:rsidP="00DD1F68">
            <w:pPr>
              <w:spacing w:line="360" w:lineRule="auto"/>
              <w:rPr>
                <w:rFonts w:cs="Arial"/>
                <w:u w:val="single"/>
              </w:rPr>
            </w:pPr>
            <w:r w:rsidRPr="00CB4C97">
              <w:rPr>
                <w:rFonts w:cs="Arial"/>
                <w:u w:val="single"/>
              </w:rPr>
              <w:t>VTE risk* (N=1784)</w:t>
            </w:r>
          </w:p>
          <w:p w14:paraId="3C2E8A84" w14:textId="77777777" w:rsidR="006E2DFF" w:rsidRPr="00CB4C97" w:rsidRDefault="006E2DFF" w:rsidP="00DD1F68">
            <w:pPr>
              <w:spacing w:line="360" w:lineRule="auto"/>
              <w:ind w:firstLine="459"/>
              <w:rPr>
                <w:rFonts w:cs="Arial"/>
              </w:rPr>
            </w:pPr>
            <w:r w:rsidRPr="00CB4C97">
              <w:rPr>
                <w:rFonts w:cs="Arial"/>
              </w:rPr>
              <w:t>Routine</w:t>
            </w:r>
          </w:p>
          <w:p w14:paraId="6084C91C" w14:textId="77777777" w:rsidR="006E2DFF" w:rsidRPr="00CB4C97" w:rsidRDefault="006E2DFF" w:rsidP="00DD1F68">
            <w:pPr>
              <w:spacing w:line="360" w:lineRule="auto"/>
              <w:ind w:firstLine="459"/>
              <w:rPr>
                <w:rFonts w:cs="Arial"/>
                <w:u w:val="single"/>
              </w:rPr>
            </w:pPr>
            <w:r w:rsidRPr="00CB4C97">
              <w:rPr>
                <w:rFonts w:cs="Arial"/>
              </w:rPr>
              <w:t>High</w:t>
            </w:r>
            <w:r w:rsidRPr="00CB4C97">
              <w:rPr>
                <w:rFonts w:cs="Arial"/>
                <w:u w:val="single"/>
              </w:rPr>
              <w:t xml:space="preserve"> </w:t>
            </w:r>
          </w:p>
        </w:tc>
        <w:tc>
          <w:tcPr>
            <w:tcW w:w="1674" w:type="dxa"/>
            <w:tcBorders>
              <w:top w:val="single" w:sz="4" w:space="0" w:color="auto"/>
            </w:tcBorders>
          </w:tcPr>
          <w:p w14:paraId="61242B3C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439B847F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554 (87.1%)</w:t>
            </w:r>
          </w:p>
          <w:p w14:paraId="4036E4F6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230 (12.91%)</w:t>
            </w:r>
          </w:p>
        </w:tc>
        <w:tc>
          <w:tcPr>
            <w:tcW w:w="1663" w:type="dxa"/>
            <w:tcBorders>
              <w:top w:val="single" w:sz="4" w:space="0" w:color="auto"/>
            </w:tcBorders>
          </w:tcPr>
          <w:p w14:paraId="14FA8FA1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6B64DA4B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515 (97.5%)</w:t>
            </w:r>
          </w:p>
          <w:p w14:paraId="1717620A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222 (96.5%)</w:t>
            </w:r>
          </w:p>
        </w:tc>
        <w:tc>
          <w:tcPr>
            <w:tcW w:w="1724" w:type="dxa"/>
            <w:tcBorders>
              <w:top w:val="single" w:sz="4" w:space="0" w:color="auto"/>
            </w:tcBorders>
          </w:tcPr>
          <w:p w14:paraId="7718D798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0F13EABE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39 (2.5%)</w:t>
            </w:r>
          </w:p>
          <w:p w14:paraId="0A212CB4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8 (3.5%)</w:t>
            </w:r>
          </w:p>
        </w:tc>
        <w:tc>
          <w:tcPr>
            <w:tcW w:w="1151" w:type="dxa"/>
            <w:tcBorders>
              <w:top w:val="single" w:sz="4" w:space="0" w:color="auto"/>
            </w:tcBorders>
          </w:tcPr>
          <w:p w14:paraId="35BCB947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241CA200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797F9F3B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0.40</w:t>
            </w:r>
          </w:p>
        </w:tc>
      </w:tr>
      <w:tr w:rsidR="00CB4C97" w:rsidRPr="00CB4C97" w14:paraId="60E07B3C" w14:textId="77777777" w:rsidTr="00DD1F68">
        <w:tc>
          <w:tcPr>
            <w:tcW w:w="3592" w:type="dxa"/>
          </w:tcPr>
          <w:p w14:paraId="6DA3BBD3" w14:textId="77777777" w:rsidR="006E2DFF" w:rsidRPr="00CB4C97" w:rsidRDefault="006E2DFF" w:rsidP="00DD1F68">
            <w:pPr>
              <w:spacing w:line="360" w:lineRule="auto"/>
              <w:rPr>
                <w:rFonts w:cs="Arial"/>
                <w:u w:val="single"/>
              </w:rPr>
            </w:pPr>
            <w:r w:rsidRPr="00CB4C97">
              <w:rPr>
                <w:rFonts w:cs="Arial"/>
                <w:u w:val="single"/>
              </w:rPr>
              <w:t xml:space="preserve">Joint </w:t>
            </w:r>
          </w:p>
          <w:p w14:paraId="3D696EE9" w14:textId="77777777" w:rsidR="006E2DFF" w:rsidRPr="00CB4C97" w:rsidRDefault="006E2DFF" w:rsidP="00DD1F68">
            <w:pPr>
              <w:spacing w:line="360" w:lineRule="auto"/>
              <w:ind w:firstLine="459"/>
              <w:rPr>
                <w:rFonts w:cs="Arial"/>
              </w:rPr>
            </w:pPr>
            <w:r w:rsidRPr="00CB4C97">
              <w:rPr>
                <w:rFonts w:cs="Arial"/>
              </w:rPr>
              <w:t>THA</w:t>
            </w:r>
          </w:p>
          <w:p w14:paraId="10D0B1CC" w14:textId="77777777" w:rsidR="006E2DFF" w:rsidRPr="00CB4C97" w:rsidRDefault="006E2DFF" w:rsidP="00DD1F68">
            <w:pPr>
              <w:spacing w:line="360" w:lineRule="auto"/>
              <w:ind w:firstLine="459"/>
              <w:rPr>
                <w:rFonts w:cs="Arial"/>
                <w:u w:val="single"/>
              </w:rPr>
            </w:pPr>
            <w:r w:rsidRPr="00CB4C97">
              <w:rPr>
                <w:rFonts w:cs="Arial"/>
              </w:rPr>
              <w:t>TKA</w:t>
            </w:r>
          </w:p>
        </w:tc>
        <w:tc>
          <w:tcPr>
            <w:tcW w:w="1674" w:type="dxa"/>
          </w:tcPr>
          <w:p w14:paraId="314187B9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3A0088EB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807 (43.9%)</w:t>
            </w:r>
          </w:p>
          <w:p w14:paraId="41916880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030 (56.1%)</w:t>
            </w:r>
          </w:p>
        </w:tc>
        <w:tc>
          <w:tcPr>
            <w:tcW w:w="1663" w:type="dxa"/>
          </w:tcPr>
          <w:p w14:paraId="0262DB22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257D58A8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797 (98.8%)</w:t>
            </w:r>
          </w:p>
          <w:p w14:paraId="54BEEC70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991 (96.3%)</w:t>
            </w:r>
          </w:p>
        </w:tc>
        <w:tc>
          <w:tcPr>
            <w:tcW w:w="1724" w:type="dxa"/>
          </w:tcPr>
          <w:p w14:paraId="3B817980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711F0428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0 (1.2%)</w:t>
            </w:r>
          </w:p>
          <w:p w14:paraId="4DEF5882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38 (3.7%)</w:t>
            </w:r>
          </w:p>
        </w:tc>
        <w:tc>
          <w:tcPr>
            <w:tcW w:w="1151" w:type="dxa"/>
          </w:tcPr>
          <w:p w14:paraId="7223554E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508C889F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3A621C32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0.001</w:t>
            </w:r>
          </w:p>
        </w:tc>
      </w:tr>
      <w:tr w:rsidR="00CB4C97" w:rsidRPr="00CB4C97" w14:paraId="0743F2E2" w14:textId="77777777" w:rsidTr="00DD1F68">
        <w:tc>
          <w:tcPr>
            <w:tcW w:w="3592" w:type="dxa"/>
          </w:tcPr>
          <w:p w14:paraId="1EE49B2B" w14:textId="77777777" w:rsidR="006E2DFF" w:rsidRPr="00CB4C97" w:rsidRDefault="006E2DFF" w:rsidP="00DD1F68">
            <w:pPr>
              <w:spacing w:line="360" w:lineRule="auto"/>
              <w:rPr>
                <w:rFonts w:cs="Arial"/>
                <w:u w:val="single"/>
              </w:rPr>
            </w:pPr>
            <w:r w:rsidRPr="00CB4C97">
              <w:rPr>
                <w:rFonts w:cs="Arial"/>
                <w:u w:val="single"/>
              </w:rPr>
              <w:t>Routine DUS (N=1810)</w:t>
            </w:r>
          </w:p>
          <w:p w14:paraId="43218974" w14:textId="77777777" w:rsidR="006E2DFF" w:rsidRPr="00CB4C97" w:rsidRDefault="006E2DFF" w:rsidP="00DD1F68">
            <w:pPr>
              <w:spacing w:line="360" w:lineRule="auto"/>
              <w:ind w:firstLine="459"/>
              <w:rPr>
                <w:rFonts w:cs="Arial"/>
              </w:rPr>
            </w:pPr>
            <w:r w:rsidRPr="00CB4C97">
              <w:rPr>
                <w:rFonts w:cs="Arial"/>
              </w:rPr>
              <w:t>No</w:t>
            </w:r>
          </w:p>
          <w:p w14:paraId="78A2EFE5" w14:textId="77777777" w:rsidR="006E2DFF" w:rsidRPr="00CB4C97" w:rsidRDefault="006E2DFF" w:rsidP="00DD1F68">
            <w:pPr>
              <w:spacing w:line="360" w:lineRule="auto"/>
              <w:ind w:firstLine="459"/>
              <w:rPr>
                <w:rFonts w:cs="Arial"/>
                <w:u w:val="single"/>
              </w:rPr>
            </w:pPr>
            <w:r w:rsidRPr="00CB4C97">
              <w:rPr>
                <w:rFonts w:cs="Arial"/>
              </w:rPr>
              <w:t>Yes</w:t>
            </w:r>
          </w:p>
        </w:tc>
        <w:tc>
          <w:tcPr>
            <w:tcW w:w="1674" w:type="dxa"/>
          </w:tcPr>
          <w:p w14:paraId="1DDA0C58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51185207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467 (81.0%)</w:t>
            </w:r>
          </w:p>
          <w:p w14:paraId="2D0FAA04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343 (19.0%)</w:t>
            </w:r>
          </w:p>
        </w:tc>
        <w:tc>
          <w:tcPr>
            <w:tcW w:w="1663" w:type="dxa"/>
          </w:tcPr>
          <w:p w14:paraId="4CFA1C44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321B3B1D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433 (97.7%)</w:t>
            </w:r>
          </w:p>
          <w:p w14:paraId="59B79C47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329 (95.9%)</w:t>
            </w:r>
          </w:p>
        </w:tc>
        <w:tc>
          <w:tcPr>
            <w:tcW w:w="1724" w:type="dxa"/>
          </w:tcPr>
          <w:p w14:paraId="73F33A57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551200AF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34 (2.3%)</w:t>
            </w:r>
          </w:p>
          <w:p w14:paraId="2EB114C3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4 (4.1%)</w:t>
            </w:r>
          </w:p>
        </w:tc>
        <w:tc>
          <w:tcPr>
            <w:tcW w:w="1151" w:type="dxa"/>
          </w:tcPr>
          <w:p w14:paraId="5A7658DA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093B7F23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4A891052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0.09</w:t>
            </w:r>
          </w:p>
        </w:tc>
      </w:tr>
      <w:tr w:rsidR="00CB4C97" w:rsidRPr="00CB4C97" w14:paraId="4823B3F5" w14:textId="77777777" w:rsidTr="00DD1F68">
        <w:tc>
          <w:tcPr>
            <w:tcW w:w="3592" w:type="dxa"/>
          </w:tcPr>
          <w:p w14:paraId="54C97A74" w14:textId="77777777" w:rsidR="006E2DFF" w:rsidRPr="00CB4C97" w:rsidRDefault="006E2DFF" w:rsidP="00DD1F68">
            <w:pPr>
              <w:spacing w:line="360" w:lineRule="auto"/>
              <w:rPr>
                <w:rFonts w:cs="Arial"/>
                <w:u w:val="single"/>
              </w:rPr>
            </w:pPr>
            <w:r w:rsidRPr="00CB4C97">
              <w:rPr>
                <w:rFonts w:cs="Arial"/>
                <w:u w:val="single"/>
              </w:rPr>
              <w:lastRenderedPageBreak/>
              <w:t>History of previous VTE (N=1835)</w:t>
            </w:r>
          </w:p>
          <w:p w14:paraId="506B9060" w14:textId="77777777" w:rsidR="006E2DFF" w:rsidRPr="00CB4C97" w:rsidRDefault="006E2DFF" w:rsidP="00DD1F68">
            <w:pPr>
              <w:spacing w:line="360" w:lineRule="auto"/>
              <w:ind w:firstLine="459"/>
              <w:rPr>
                <w:rFonts w:cs="Arial"/>
              </w:rPr>
            </w:pPr>
            <w:r w:rsidRPr="00CB4C97">
              <w:rPr>
                <w:rFonts w:cs="Arial"/>
              </w:rPr>
              <w:t>No</w:t>
            </w:r>
          </w:p>
          <w:p w14:paraId="498EA3B7" w14:textId="77777777" w:rsidR="006E2DFF" w:rsidRPr="00CB4C97" w:rsidRDefault="006E2DFF" w:rsidP="00DD1F68">
            <w:pPr>
              <w:spacing w:line="360" w:lineRule="auto"/>
              <w:ind w:firstLine="459"/>
              <w:rPr>
                <w:rFonts w:cs="Arial"/>
                <w:u w:val="single"/>
              </w:rPr>
            </w:pPr>
            <w:r w:rsidRPr="00CB4C97">
              <w:rPr>
                <w:rFonts w:cs="Arial"/>
              </w:rPr>
              <w:t>Yes</w:t>
            </w:r>
          </w:p>
        </w:tc>
        <w:tc>
          <w:tcPr>
            <w:tcW w:w="1674" w:type="dxa"/>
          </w:tcPr>
          <w:p w14:paraId="002B9274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229E1FFE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690 (92.1%)</w:t>
            </w:r>
          </w:p>
          <w:p w14:paraId="273E216D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45 (7.9%)</w:t>
            </w:r>
          </w:p>
        </w:tc>
        <w:tc>
          <w:tcPr>
            <w:tcW w:w="1663" w:type="dxa"/>
          </w:tcPr>
          <w:p w14:paraId="159525C5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15D6C1DF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649 (97.6%)</w:t>
            </w:r>
          </w:p>
          <w:p w14:paraId="6AD8508A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38 (95.2%)</w:t>
            </w:r>
          </w:p>
        </w:tc>
        <w:tc>
          <w:tcPr>
            <w:tcW w:w="1724" w:type="dxa"/>
          </w:tcPr>
          <w:p w14:paraId="0796B7BF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3C13C65F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41 (2.4%)</w:t>
            </w:r>
          </w:p>
          <w:p w14:paraId="5DADF5E3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7 (4.8%)</w:t>
            </w:r>
          </w:p>
        </w:tc>
        <w:tc>
          <w:tcPr>
            <w:tcW w:w="1151" w:type="dxa"/>
          </w:tcPr>
          <w:p w14:paraId="75BEFB53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3ABC94A4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6F9F2A39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.00</w:t>
            </w:r>
          </w:p>
        </w:tc>
      </w:tr>
      <w:tr w:rsidR="00CB4C97" w:rsidRPr="00CB4C97" w14:paraId="194D2952" w14:textId="77777777" w:rsidTr="00DD1F68">
        <w:tc>
          <w:tcPr>
            <w:tcW w:w="3592" w:type="dxa"/>
          </w:tcPr>
          <w:p w14:paraId="1CBBA389" w14:textId="77777777" w:rsidR="006E2DFF" w:rsidRPr="00CB4C97" w:rsidRDefault="006E2DFF" w:rsidP="00DD1F68">
            <w:pPr>
              <w:spacing w:line="360" w:lineRule="auto"/>
              <w:rPr>
                <w:rFonts w:cs="Arial"/>
                <w:u w:val="single"/>
              </w:rPr>
            </w:pPr>
            <w:r w:rsidRPr="00CB4C97">
              <w:rPr>
                <w:rFonts w:cs="Arial"/>
                <w:u w:val="single"/>
              </w:rPr>
              <w:t>Cement fixation</w:t>
            </w:r>
          </w:p>
          <w:p w14:paraId="657D76F7" w14:textId="77777777" w:rsidR="006E2DFF" w:rsidRPr="00CB4C97" w:rsidRDefault="006E2DFF" w:rsidP="00DD1F68">
            <w:pPr>
              <w:spacing w:line="360" w:lineRule="auto"/>
              <w:ind w:firstLine="459"/>
              <w:rPr>
                <w:rFonts w:cs="Arial"/>
              </w:rPr>
            </w:pPr>
            <w:r w:rsidRPr="00CB4C97">
              <w:rPr>
                <w:rFonts w:cs="Arial"/>
              </w:rPr>
              <w:t>No</w:t>
            </w:r>
          </w:p>
          <w:p w14:paraId="1949C46A" w14:textId="77777777" w:rsidR="006E2DFF" w:rsidRPr="00CB4C97" w:rsidRDefault="006E2DFF" w:rsidP="00DD1F68">
            <w:pPr>
              <w:spacing w:line="360" w:lineRule="auto"/>
              <w:ind w:firstLine="459"/>
              <w:rPr>
                <w:rFonts w:cs="Arial"/>
                <w:u w:val="single"/>
              </w:rPr>
            </w:pPr>
            <w:r w:rsidRPr="00CB4C97">
              <w:rPr>
                <w:rFonts w:cs="Arial"/>
              </w:rPr>
              <w:t>Yes</w:t>
            </w:r>
          </w:p>
        </w:tc>
        <w:tc>
          <w:tcPr>
            <w:tcW w:w="1674" w:type="dxa"/>
          </w:tcPr>
          <w:p w14:paraId="3E00D273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40966B9B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664 (36.2%)</w:t>
            </w:r>
          </w:p>
          <w:p w14:paraId="65AAED60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172 (63.8%)</w:t>
            </w:r>
          </w:p>
        </w:tc>
        <w:tc>
          <w:tcPr>
            <w:tcW w:w="1663" w:type="dxa"/>
          </w:tcPr>
          <w:p w14:paraId="6961746F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5ABCAA21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656 (98.8%)</w:t>
            </w:r>
          </w:p>
          <w:p w14:paraId="12D78BBB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132 (96.6%)</w:t>
            </w:r>
          </w:p>
        </w:tc>
        <w:tc>
          <w:tcPr>
            <w:tcW w:w="1724" w:type="dxa"/>
          </w:tcPr>
          <w:p w14:paraId="7218534E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2A40D764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8 (1.2%)</w:t>
            </w:r>
          </w:p>
          <w:p w14:paraId="1493DB24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40 (3.4%)</w:t>
            </w:r>
          </w:p>
        </w:tc>
        <w:tc>
          <w:tcPr>
            <w:tcW w:w="1151" w:type="dxa"/>
          </w:tcPr>
          <w:p w14:paraId="074AB652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58410AC8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52476DD3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0.004</w:t>
            </w:r>
          </w:p>
        </w:tc>
      </w:tr>
      <w:tr w:rsidR="00CB4C97" w:rsidRPr="00CB4C97" w14:paraId="6B5B71C0" w14:textId="77777777" w:rsidTr="00DD1F68">
        <w:tc>
          <w:tcPr>
            <w:tcW w:w="3592" w:type="dxa"/>
          </w:tcPr>
          <w:p w14:paraId="4036F752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  <w:u w:val="single"/>
              </w:rPr>
              <w:t xml:space="preserve">Neuraxial anaesthesia </w:t>
            </w:r>
            <w:r w:rsidRPr="00CB4C97">
              <w:rPr>
                <w:rFonts w:cs="Arial"/>
              </w:rPr>
              <w:t>(N=1836)</w:t>
            </w:r>
          </w:p>
          <w:p w14:paraId="17BAD80A" w14:textId="77777777" w:rsidR="006E2DFF" w:rsidRPr="00CB4C97" w:rsidRDefault="006E2DFF" w:rsidP="00DD1F68">
            <w:pPr>
              <w:spacing w:line="360" w:lineRule="auto"/>
              <w:ind w:firstLine="459"/>
              <w:rPr>
                <w:rFonts w:cs="Arial"/>
              </w:rPr>
            </w:pPr>
            <w:r w:rsidRPr="00CB4C97">
              <w:rPr>
                <w:rFonts w:cs="Arial"/>
              </w:rPr>
              <w:t>No</w:t>
            </w:r>
          </w:p>
          <w:p w14:paraId="75FEA38A" w14:textId="77777777" w:rsidR="006E2DFF" w:rsidRPr="00CB4C97" w:rsidRDefault="006E2DFF" w:rsidP="00DD1F68">
            <w:pPr>
              <w:spacing w:line="360" w:lineRule="auto"/>
              <w:ind w:firstLine="459"/>
              <w:rPr>
                <w:rFonts w:cs="Arial"/>
                <w:u w:val="single"/>
              </w:rPr>
            </w:pPr>
            <w:r w:rsidRPr="00CB4C97">
              <w:rPr>
                <w:rFonts w:cs="Arial"/>
              </w:rPr>
              <w:t>Yes</w:t>
            </w:r>
          </w:p>
        </w:tc>
        <w:tc>
          <w:tcPr>
            <w:tcW w:w="1674" w:type="dxa"/>
          </w:tcPr>
          <w:p w14:paraId="44D4CFE8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3338CAFA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657 (35.8%)</w:t>
            </w:r>
          </w:p>
          <w:p w14:paraId="24CFAE8A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179 (64.2%)</w:t>
            </w:r>
          </w:p>
        </w:tc>
        <w:tc>
          <w:tcPr>
            <w:tcW w:w="1663" w:type="dxa"/>
          </w:tcPr>
          <w:p w14:paraId="4E67B62E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7BC4D893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645 (98.2%)</w:t>
            </w:r>
          </w:p>
          <w:p w14:paraId="49B585C0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143 (96.9%)</w:t>
            </w:r>
          </w:p>
        </w:tc>
        <w:tc>
          <w:tcPr>
            <w:tcW w:w="1724" w:type="dxa"/>
          </w:tcPr>
          <w:p w14:paraId="53D8E473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42C0F77A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2 (1.8%)</w:t>
            </w:r>
          </w:p>
          <w:p w14:paraId="7FE2EC24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36 (3.1%)</w:t>
            </w:r>
          </w:p>
        </w:tc>
        <w:tc>
          <w:tcPr>
            <w:tcW w:w="1151" w:type="dxa"/>
          </w:tcPr>
          <w:p w14:paraId="3F8A25B4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31D53159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5AD2FDB2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0.13</w:t>
            </w:r>
          </w:p>
        </w:tc>
      </w:tr>
      <w:tr w:rsidR="00CB4C97" w:rsidRPr="00CB4C97" w14:paraId="4E24DBC2" w14:textId="77777777" w:rsidTr="00DD1F68">
        <w:tc>
          <w:tcPr>
            <w:tcW w:w="3592" w:type="dxa"/>
          </w:tcPr>
          <w:p w14:paraId="2E27B5A8" w14:textId="77777777" w:rsidR="006E2DFF" w:rsidRPr="00CB4C97" w:rsidRDefault="006E2DFF" w:rsidP="00DD1F68">
            <w:pPr>
              <w:spacing w:line="360" w:lineRule="auto"/>
              <w:rPr>
                <w:rFonts w:cs="Arial"/>
                <w:u w:val="single"/>
              </w:rPr>
            </w:pPr>
            <w:r w:rsidRPr="00CB4C97">
              <w:rPr>
                <w:rFonts w:cs="Arial"/>
                <w:u w:val="single"/>
              </w:rPr>
              <w:t xml:space="preserve">Sequential compression device </w:t>
            </w:r>
          </w:p>
          <w:p w14:paraId="4470BEE1" w14:textId="77777777" w:rsidR="006E2DFF" w:rsidRPr="00CB4C97" w:rsidRDefault="006E2DFF" w:rsidP="00DD1F68">
            <w:pPr>
              <w:spacing w:line="360" w:lineRule="auto"/>
              <w:ind w:firstLine="459"/>
              <w:rPr>
                <w:rFonts w:cs="Arial"/>
              </w:rPr>
            </w:pPr>
            <w:r w:rsidRPr="00CB4C97">
              <w:rPr>
                <w:rFonts w:cs="Arial"/>
              </w:rPr>
              <w:t>No</w:t>
            </w:r>
          </w:p>
          <w:p w14:paraId="34579734" w14:textId="77777777" w:rsidR="006E2DFF" w:rsidRPr="00CB4C97" w:rsidRDefault="006E2DFF" w:rsidP="00DD1F68">
            <w:pPr>
              <w:spacing w:line="360" w:lineRule="auto"/>
              <w:ind w:firstLine="459"/>
              <w:rPr>
                <w:rFonts w:cs="Arial"/>
                <w:u w:val="single"/>
              </w:rPr>
            </w:pPr>
            <w:r w:rsidRPr="00CB4C97">
              <w:rPr>
                <w:rFonts w:cs="Arial"/>
              </w:rPr>
              <w:t>Yes</w:t>
            </w:r>
          </w:p>
        </w:tc>
        <w:tc>
          <w:tcPr>
            <w:tcW w:w="1674" w:type="dxa"/>
          </w:tcPr>
          <w:p w14:paraId="1F507B16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6D8EC29F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54 (8.4%)</w:t>
            </w:r>
          </w:p>
          <w:p w14:paraId="18CD407B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683 (91.6%)</w:t>
            </w:r>
          </w:p>
        </w:tc>
        <w:tc>
          <w:tcPr>
            <w:tcW w:w="1663" w:type="dxa"/>
          </w:tcPr>
          <w:p w14:paraId="152F65C2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565F8A5C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51 (98.1%)</w:t>
            </w:r>
          </w:p>
          <w:p w14:paraId="2A4BBED2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638 (97.3%)</w:t>
            </w:r>
          </w:p>
        </w:tc>
        <w:tc>
          <w:tcPr>
            <w:tcW w:w="1724" w:type="dxa"/>
          </w:tcPr>
          <w:p w14:paraId="36E43822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6C4A52E1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3 (1.9%)</w:t>
            </w:r>
          </w:p>
          <w:p w14:paraId="7A5A7C78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45(2.7%)</w:t>
            </w:r>
          </w:p>
        </w:tc>
        <w:tc>
          <w:tcPr>
            <w:tcW w:w="1151" w:type="dxa"/>
          </w:tcPr>
          <w:p w14:paraId="7C65F5CF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6E940DE4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40E5E23C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NA**</w:t>
            </w:r>
          </w:p>
        </w:tc>
      </w:tr>
      <w:tr w:rsidR="00CB4C97" w:rsidRPr="00CB4C97" w14:paraId="21286C4F" w14:textId="77777777" w:rsidTr="00DD1F68">
        <w:tc>
          <w:tcPr>
            <w:tcW w:w="3592" w:type="dxa"/>
          </w:tcPr>
          <w:p w14:paraId="770F71A6" w14:textId="77777777" w:rsidR="006E2DFF" w:rsidRPr="00CB4C97" w:rsidRDefault="006E2DFF" w:rsidP="00DD1F68">
            <w:pPr>
              <w:autoSpaceDE w:val="0"/>
              <w:autoSpaceDN w:val="0"/>
              <w:adjustRightInd w:val="0"/>
              <w:spacing w:line="360" w:lineRule="auto"/>
              <w:rPr>
                <w:rFonts w:cs="Arial"/>
                <w:u w:val="single"/>
              </w:rPr>
            </w:pPr>
            <w:r w:rsidRPr="00CB4C97">
              <w:rPr>
                <w:rFonts w:cs="Arial"/>
                <w:u w:val="single"/>
              </w:rPr>
              <w:t xml:space="preserve">Aspirin- 100-300mg per day  </w:t>
            </w:r>
          </w:p>
          <w:p w14:paraId="2687D4C8" w14:textId="77777777" w:rsidR="006E2DFF" w:rsidRPr="00CB4C97" w:rsidRDefault="006E2DFF" w:rsidP="00DD1F68">
            <w:pPr>
              <w:autoSpaceDE w:val="0"/>
              <w:autoSpaceDN w:val="0"/>
              <w:adjustRightInd w:val="0"/>
              <w:spacing w:line="360" w:lineRule="auto"/>
              <w:ind w:firstLine="462"/>
              <w:rPr>
                <w:rFonts w:cs="Arial"/>
              </w:rPr>
            </w:pPr>
            <w:r w:rsidRPr="00CB4C97">
              <w:rPr>
                <w:rFonts w:cs="Arial"/>
              </w:rPr>
              <w:t>No</w:t>
            </w:r>
          </w:p>
          <w:p w14:paraId="43FAD0A7" w14:textId="77777777" w:rsidR="006E2DFF" w:rsidRPr="00CB4C97" w:rsidRDefault="006E2DFF" w:rsidP="00DD1F68">
            <w:pPr>
              <w:autoSpaceDE w:val="0"/>
              <w:autoSpaceDN w:val="0"/>
              <w:adjustRightInd w:val="0"/>
              <w:spacing w:line="360" w:lineRule="auto"/>
              <w:ind w:firstLine="462"/>
              <w:rPr>
                <w:rFonts w:cs="Arial"/>
                <w:u w:val="single"/>
              </w:rPr>
            </w:pPr>
            <w:r w:rsidRPr="00CB4C97">
              <w:rPr>
                <w:rFonts w:cs="Arial"/>
              </w:rPr>
              <w:t>Yes</w:t>
            </w:r>
          </w:p>
        </w:tc>
        <w:tc>
          <w:tcPr>
            <w:tcW w:w="1674" w:type="dxa"/>
          </w:tcPr>
          <w:p w14:paraId="082361E6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506F761E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003 (54.6%)</w:t>
            </w:r>
          </w:p>
          <w:p w14:paraId="5F133443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834 (45.4%)</w:t>
            </w:r>
          </w:p>
        </w:tc>
        <w:tc>
          <w:tcPr>
            <w:tcW w:w="1663" w:type="dxa"/>
          </w:tcPr>
          <w:p w14:paraId="7EC8E699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7C4369E0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972 (96.9%)</w:t>
            </w:r>
          </w:p>
          <w:p w14:paraId="41419E9A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817 (98.0%)</w:t>
            </w:r>
          </w:p>
        </w:tc>
        <w:tc>
          <w:tcPr>
            <w:tcW w:w="1724" w:type="dxa"/>
          </w:tcPr>
          <w:p w14:paraId="0D6E46E6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5AA2ADEF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31 (3.1%)</w:t>
            </w:r>
          </w:p>
          <w:p w14:paraId="2DF7957F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7 (2.0%)</w:t>
            </w:r>
          </w:p>
        </w:tc>
        <w:tc>
          <w:tcPr>
            <w:tcW w:w="1151" w:type="dxa"/>
          </w:tcPr>
          <w:p w14:paraId="0E2F03A7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3CABE154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28F02E2E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0.18</w:t>
            </w:r>
          </w:p>
        </w:tc>
      </w:tr>
      <w:tr w:rsidR="00CB4C97" w:rsidRPr="00CB4C97" w14:paraId="1CE651CE" w14:textId="77777777" w:rsidTr="00DD1F68">
        <w:tc>
          <w:tcPr>
            <w:tcW w:w="3592" w:type="dxa"/>
          </w:tcPr>
          <w:p w14:paraId="26CFE51F" w14:textId="77777777" w:rsidR="006E2DFF" w:rsidRPr="00CB4C97" w:rsidRDefault="006E2DFF" w:rsidP="00DD1F68">
            <w:pPr>
              <w:spacing w:line="360" w:lineRule="auto"/>
              <w:rPr>
                <w:rFonts w:cs="Arial"/>
                <w:u w:val="single"/>
              </w:rPr>
            </w:pPr>
            <w:r w:rsidRPr="00CB4C97">
              <w:rPr>
                <w:rFonts w:cs="Arial"/>
                <w:u w:val="single"/>
              </w:rPr>
              <w:t>Potent anticoagulation (LMWH, Warfarin, DOAC)</w:t>
            </w:r>
          </w:p>
          <w:p w14:paraId="1095A89C" w14:textId="77777777" w:rsidR="006E2DFF" w:rsidRPr="00CB4C97" w:rsidRDefault="006E2DFF" w:rsidP="00DD1F68">
            <w:pPr>
              <w:spacing w:line="360" w:lineRule="auto"/>
              <w:ind w:firstLine="459"/>
              <w:rPr>
                <w:rFonts w:cs="Arial"/>
              </w:rPr>
            </w:pPr>
            <w:r w:rsidRPr="00CB4C97">
              <w:rPr>
                <w:rFonts w:cs="Arial"/>
              </w:rPr>
              <w:t>No</w:t>
            </w:r>
          </w:p>
          <w:p w14:paraId="5872340C" w14:textId="77777777" w:rsidR="006E2DFF" w:rsidRPr="00CB4C97" w:rsidRDefault="006E2DFF" w:rsidP="00DD1F68">
            <w:pPr>
              <w:spacing w:line="360" w:lineRule="auto"/>
              <w:ind w:firstLine="459"/>
              <w:rPr>
                <w:rFonts w:cs="Arial"/>
                <w:u w:val="single"/>
              </w:rPr>
            </w:pPr>
            <w:r w:rsidRPr="00CB4C97">
              <w:rPr>
                <w:rFonts w:cs="Arial"/>
              </w:rPr>
              <w:t>Yes</w:t>
            </w:r>
          </w:p>
        </w:tc>
        <w:tc>
          <w:tcPr>
            <w:tcW w:w="1674" w:type="dxa"/>
          </w:tcPr>
          <w:p w14:paraId="3043A639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2E4CA7D5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4DCF6906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355 (19.3%)</w:t>
            </w:r>
          </w:p>
          <w:p w14:paraId="28FCF26F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482 (80.7%)</w:t>
            </w:r>
          </w:p>
        </w:tc>
        <w:tc>
          <w:tcPr>
            <w:tcW w:w="1663" w:type="dxa"/>
          </w:tcPr>
          <w:p w14:paraId="0AED4B58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4C70193A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0384B0FF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349 (98.3%)</w:t>
            </w:r>
          </w:p>
          <w:p w14:paraId="1486E1D5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440 (97.2%)</w:t>
            </w:r>
          </w:p>
        </w:tc>
        <w:tc>
          <w:tcPr>
            <w:tcW w:w="1724" w:type="dxa"/>
          </w:tcPr>
          <w:p w14:paraId="15926EE4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2DB4D162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0CD16B0E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6 (1.7%)</w:t>
            </w:r>
          </w:p>
          <w:p w14:paraId="5904B261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42 (2.8%)</w:t>
            </w:r>
          </w:p>
        </w:tc>
        <w:tc>
          <w:tcPr>
            <w:tcW w:w="1151" w:type="dxa"/>
          </w:tcPr>
          <w:p w14:paraId="243C1938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30A034FD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0D1D97DE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4357DDD7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0.3</w:t>
            </w:r>
          </w:p>
        </w:tc>
      </w:tr>
      <w:tr w:rsidR="00CB4C97" w:rsidRPr="00CB4C97" w14:paraId="78192C8C" w14:textId="77777777" w:rsidTr="00DD1F68">
        <w:tc>
          <w:tcPr>
            <w:tcW w:w="3592" w:type="dxa"/>
          </w:tcPr>
          <w:p w14:paraId="4ADD175D" w14:textId="77777777" w:rsidR="006E2DFF" w:rsidRPr="00CB4C97" w:rsidRDefault="006E2DFF" w:rsidP="00DD1F68">
            <w:pPr>
              <w:spacing w:line="360" w:lineRule="auto"/>
              <w:rPr>
                <w:rFonts w:cs="Arial"/>
                <w:u w:val="single"/>
              </w:rPr>
            </w:pPr>
            <w:r w:rsidRPr="00CB4C97">
              <w:rPr>
                <w:rFonts w:cs="Arial"/>
                <w:u w:val="single"/>
              </w:rPr>
              <w:t>Early mobilisation (N=1834)</w:t>
            </w:r>
          </w:p>
          <w:p w14:paraId="1ED62839" w14:textId="77777777" w:rsidR="006E2DFF" w:rsidRPr="00CB4C97" w:rsidRDefault="006E2DFF" w:rsidP="00DD1F68">
            <w:pPr>
              <w:spacing w:line="360" w:lineRule="auto"/>
              <w:ind w:firstLine="459"/>
              <w:rPr>
                <w:rFonts w:cs="Arial"/>
              </w:rPr>
            </w:pPr>
            <w:r w:rsidRPr="00CB4C97">
              <w:rPr>
                <w:rFonts w:cs="Arial"/>
              </w:rPr>
              <w:t>No</w:t>
            </w:r>
          </w:p>
          <w:p w14:paraId="18D1D998" w14:textId="77777777" w:rsidR="006E2DFF" w:rsidRPr="00CB4C97" w:rsidRDefault="006E2DFF" w:rsidP="00DD1F68">
            <w:pPr>
              <w:spacing w:line="360" w:lineRule="auto"/>
              <w:ind w:firstLine="459"/>
              <w:rPr>
                <w:rFonts w:cs="Arial"/>
                <w:u w:val="single"/>
              </w:rPr>
            </w:pPr>
            <w:r w:rsidRPr="00CB4C97">
              <w:rPr>
                <w:rFonts w:cs="Arial"/>
              </w:rPr>
              <w:t>Yes</w:t>
            </w:r>
          </w:p>
        </w:tc>
        <w:tc>
          <w:tcPr>
            <w:tcW w:w="1674" w:type="dxa"/>
          </w:tcPr>
          <w:p w14:paraId="45954940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0B27FC76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458 (25.0%)</w:t>
            </w:r>
          </w:p>
          <w:p w14:paraId="180CF70A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376 (75.0%)</w:t>
            </w:r>
          </w:p>
        </w:tc>
        <w:tc>
          <w:tcPr>
            <w:tcW w:w="1663" w:type="dxa"/>
          </w:tcPr>
          <w:p w14:paraId="446DE8A4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4782A349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437 (95.4%)</w:t>
            </w:r>
          </w:p>
          <w:p w14:paraId="79BEFAD6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349 (98.0%)</w:t>
            </w:r>
          </w:p>
        </w:tc>
        <w:tc>
          <w:tcPr>
            <w:tcW w:w="1724" w:type="dxa"/>
          </w:tcPr>
          <w:p w14:paraId="2EA9E359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46838DB2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21 (4.6%)</w:t>
            </w:r>
          </w:p>
          <w:p w14:paraId="3FDFC0A1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27 (2.0%)</w:t>
            </w:r>
          </w:p>
        </w:tc>
        <w:tc>
          <w:tcPr>
            <w:tcW w:w="1151" w:type="dxa"/>
          </w:tcPr>
          <w:p w14:paraId="05EDA799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09435A86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77F47428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0.004</w:t>
            </w:r>
          </w:p>
        </w:tc>
      </w:tr>
      <w:tr w:rsidR="00CB4C97" w:rsidRPr="00CB4C97" w14:paraId="650D1863" w14:textId="77777777" w:rsidTr="00DD1F68">
        <w:tc>
          <w:tcPr>
            <w:tcW w:w="3592" w:type="dxa"/>
            <w:tcBorders>
              <w:bottom w:val="single" w:sz="4" w:space="0" w:color="auto"/>
            </w:tcBorders>
          </w:tcPr>
          <w:p w14:paraId="78CEE72C" w14:textId="77777777" w:rsidR="006E2DFF" w:rsidRPr="00CB4C97" w:rsidRDefault="006E2DFF" w:rsidP="00DD1F68">
            <w:pPr>
              <w:spacing w:line="360" w:lineRule="auto"/>
              <w:rPr>
                <w:rFonts w:cs="Arial"/>
                <w:u w:val="single"/>
              </w:rPr>
            </w:pPr>
            <w:r w:rsidRPr="00CB4C97">
              <w:rPr>
                <w:rFonts w:cs="Arial"/>
                <w:u w:val="single"/>
              </w:rPr>
              <w:t>Tranexamic acid (N=1833)</w:t>
            </w:r>
          </w:p>
          <w:p w14:paraId="34878DFA" w14:textId="77777777" w:rsidR="006E2DFF" w:rsidRPr="00CB4C97" w:rsidRDefault="006E2DFF" w:rsidP="00DD1F68">
            <w:pPr>
              <w:spacing w:line="360" w:lineRule="auto"/>
              <w:ind w:firstLine="459"/>
              <w:rPr>
                <w:rFonts w:cs="Arial"/>
              </w:rPr>
            </w:pPr>
            <w:r w:rsidRPr="00CB4C97">
              <w:rPr>
                <w:rFonts w:cs="Arial"/>
              </w:rPr>
              <w:t>No</w:t>
            </w:r>
          </w:p>
          <w:p w14:paraId="4F5E8790" w14:textId="77777777" w:rsidR="006E2DFF" w:rsidRPr="00CB4C97" w:rsidRDefault="006E2DFF" w:rsidP="00DD1F68">
            <w:pPr>
              <w:spacing w:line="360" w:lineRule="auto"/>
              <w:ind w:firstLine="459"/>
              <w:rPr>
                <w:rFonts w:cs="Arial"/>
                <w:u w:val="single"/>
              </w:rPr>
            </w:pPr>
            <w:r w:rsidRPr="00CB4C97">
              <w:rPr>
                <w:rFonts w:cs="Arial"/>
              </w:rPr>
              <w:t>Yes</w:t>
            </w:r>
          </w:p>
        </w:tc>
        <w:tc>
          <w:tcPr>
            <w:tcW w:w="1674" w:type="dxa"/>
            <w:tcBorders>
              <w:bottom w:val="single" w:sz="4" w:space="0" w:color="auto"/>
            </w:tcBorders>
          </w:tcPr>
          <w:p w14:paraId="78836DAF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6513D2A0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718 (39.2%)</w:t>
            </w:r>
          </w:p>
          <w:p w14:paraId="44842E4C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115 (60.8%)</w:t>
            </w:r>
          </w:p>
        </w:tc>
        <w:tc>
          <w:tcPr>
            <w:tcW w:w="1663" w:type="dxa"/>
            <w:tcBorders>
              <w:bottom w:val="single" w:sz="4" w:space="0" w:color="auto"/>
            </w:tcBorders>
          </w:tcPr>
          <w:p w14:paraId="1DF10236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41EE9AF9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700 (97.5%)</w:t>
            </w:r>
          </w:p>
          <w:p w14:paraId="79BC15A0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085 (97.3%)</w:t>
            </w:r>
          </w:p>
        </w:tc>
        <w:tc>
          <w:tcPr>
            <w:tcW w:w="1724" w:type="dxa"/>
            <w:tcBorders>
              <w:bottom w:val="single" w:sz="4" w:space="0" w:color="auto"/>
            </w:tcBorders>
          </w:tcPr>
          <w:p w14:paraId="3F968CCB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0DA4105B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8 (2.5%)</w:t>
            </w:r>
          </w:p>
          <w:p w14:paraId="6A1426E8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30 (2.7%)</w:t>
            </w:r>
          </w:p>
        </w:tc>
        <w:tc>
          <w:tcPr>
            <w:tcW w:w="1151" w:type="dxa"/>
            <w:tcBorders>
              <w:bottom w:val="single" w:sz="4" w:space="0" w:color="auto"/>
            </w:tcBorders>
          </w:tcPr>
          <w:p w14:paraId="222586CC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14B104E6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6615954A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0.9</w:t>
            </w:r>
          </w:p>
        </w:tc>
      </w:tr>
      <w:tr w:rsidR="00CB4C97" w:rsidRPr="00CB4C97" w14:paraId="021D2AD3" w14:textId="77777777" w:rsidTr="00DD1F68">
        <w:tc>
          <w:tcPr>
            <w:tcW w:w="3592" w:type="dxa"/>
            <w:tcBorders>
              <w:top w:val="single" w:sz="4" w:space="0" w:color="auto"/>
            </w:tcBorders>
          </w:tcPr>
          <w:p w14:paraId="426D8C5E" w14:textId="77777777" w:rsidR="006E2DFF" w:rsidRPr="00CB4C97" w:rsidRDefault="006E2DFF" w:rsidP="00DD1F68">
            <w:pPr>
              <w:spacing w:line="360" w:lineRule="auto"/>
              <w:rPr>
                <w:rFonts w:cs="Arial"/>
                <w:b/>
                <w:bCs/>
              </w:rPr>
            </w:pPr>
            <w:r w:rsidRPr="00CB4C97">
              <w:rPr>
                <w:rFonts w:cs="Arial"/>
                <w:b/>
                <w:bCs/>
              </w:rPr>
              <w:t>Continuous variables</w:t>
            </w:r>
          </w:p>
        </w:tc>
        <w:tc>
          <w:tcPr>
            <w:tcW w:w="1674" w:type="dxa"/>
            <w:tcBorders>
              <w:top w:val="single" w:sz="4" w:space="0" w:color="auto"/>
            </w:tcBorders>
          </w:tcPr>
          <w:p w14:paraId="7FAEDC65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</w:tc>
        <w:tc>
          <w:tcPr>
            <w:tcW w:w="1663" w:type="dxa"/>
            <w:tcBorders>
              <w:top w:val="single" w:sz="4" w:space="0" w:color="auto"/>
            </w:tcBorders>
          </w:tcPr>
          <w:p w14:paraId="7249FE42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Mean</w:t>
            </w:r>
          </w:p>
        </w:tc>
        <w:tc>
          <w:tcPr>
            <w:tcW w:w="1724" w:type="dxa"/>
            <w:tcBorders>
              <w:top w:val="single" w:sz="4" w:space="0" w:color="auto"/>
            </w:tcBorders>
          </w:tcPr>
          <w:p w14:paraId="1BAC15A7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Mean</w:t>
            </w:r>
          </w:p>
        </w:tc>
        <w:tc>
          <w:tcPr>
            <w:tcW w:w="1151" w:type="dxa"/>
            <w:tcBorders>
              <w:top w:val="single" w:sz="4" w:space="0" w:color="auto"/>
            </w:tcBorders>
          </w:tcPr>
          <w:p w14:paraId="33C75BE5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Mean</w:t>
            </w:r>
          </w:p>
        </w:tc>
      </w:tr>
      <w:tr w:rsidR="00CB4C97" w:rsidRPr="00CB4C97" w14:paraId="010C01ED" w14:textId="77777777" w:rsidTr="00DD1F68">
        <w:tc>
          <w:tcPr>
            <w:tcW w:w="3592" w:type="dxa"/>
          </w:tcPr>
          <w:p w14:paraId="340090D5" w14:textId="77777777" w:rsidR="006E2DFF" w:rsidRPr="00CB4C97" w:rsidRDefault="006E2DFF" w:rsidP="00DD1F68">
            <w:pPr>
              <w:spacing w:line="360" w:lineRule="auto"/>
              <w:ind w:firstLine="459"/>
              <w:rPr>
                <w:rFonts w:cs="Arial"/>
                <w:u w:val="single"/>
              </w:rPr>
            </w:pPr>
            <w:r w:rsidRPr="00CB4C97">
              <w:rPr>
                <w:rFonts w:cs="Arial"/>
                <w:u w:val="single"/>
              </w:rPr>
              <w:t>Age (years)</w:t>
            </w:r>
          </w:p>
        </w:tc>
        <w:tc>
          <w:tcPr>
            <w:tcW w:w="1674" w:type="dxa"/>
          </w:tcPr>
          <w:p w14:paraId="14C10D5B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</w:tc>
        <w:tc>
          <w:tcPr>
            <w:tcW w:w="1663" w:type="dxa"/>
          </w:tcPr>
          <w:p w14:paraId="4D2A1B99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 xml:space="preserve">67.2 </w:t>
            </w:r>
          </w:p>
        </w:tc>
        <w:tc>
          <w:tcPr>
            <w:tcW w:w="1724" w:type="dxa"/>
          </w:tcPr>
          <w:p w14:paraId="6371979E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68.8</w:t>
            </w:r>
          </w:p>
        </w:tc>
        <w:tc>
          <w:tcPr>
            <w:tcW w:w="1151" w:type="dxa"/>
          </w:tcPr>
          <w:p w14:paraId="17D27CD7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0.22</w:t>
            </w:r>
          </w:p>
        </w:tc>
      </w:tr>
      <w:tr w:rsidR="00CB4C97" w:rsidRPr="00CB4C97" w14:paraId="2D5BCA23" w14:textId="77777777" w:rsidTr="00DD1F68">
        <w:tc>
          <w:tcPr>
            <w:tcW w:w="3592" w:type="dxa"/>
          </w:tcPr>
          <w:p w14:paraId="44B28EF4" w14:textId="77777777" w:rsidR="006E2DFF" w:rsidRPr="00CB4C97" w:rsidRDefault="006E2DFF" w:rsidP="00DD1F68">
            <w:pPr>
              <w:spacing w:line="360" w:lineRule="auto"/>
              <w:ind w:firstLine="459"/>
              <w:rPr>
                <w:rFonts w:cs="Arial"/>
                <w:u w:val="single"/>
              </w:rPr>
            </w:pPr>
            <w:r w:rsidRPr="00CB4C97">
              <w:rPr>
                <w:rFonts w:cs="Arial"/>
                <w:u w:val="single"/>
              </w:rPr>
              <w:t>BMI</w:t>
            </w:r>
          </w:p>
        </w:tc>
        <w:tc>
          <w:tcPr>
            <w:tcW w:w="1674" w:type="dxa"/>
          </w:tcPr>
          <w:p w14:paraId="112306C7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</w:tc>
        <w:tc>
          <w:tcPr>
            <w:tcW w:w="1663" w:type="dxa"/>
          </w:tcPr>
          <w:p w14:paraId="07C7C0F6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30.7</w:t>
            </w:r>
          </w:p>
        </w:tc>
        <w:tc>
          <w:tcPr>
            <w:tcW w:w="1724" w:type="dxa"/>
          </w:tcPr>
          <w:p w14:paraId="1542477B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33.3</w:t>
            </w:r>
          </w:p>
        </w:tc>
        <w:tc>
          <w:tcPr>
            <w:tcW w:w="1151" w:type="dxa"/>
          </w:tcPr>
          <w:p w14:paraId="2ABCF04F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0.05</w:t>
            </w:r>
          </w:p>
        </w:tc>
      </w:tr>
      <w:tr w:rsidR="00CB4C97" w:rsidRPr="00CB4C97" w14:paraId="1EB1A78B" w14:textId="77777777" w:rsidTr="00DD1F68">
        <w:tc>
          <w:tcPr>
            <w:tcW w:w="3592" w:type="dxa"/>
          </w:tcPr>
          <w:p w14:paraId="35666679" w14:textId="77777777" w:rsidR="006E2DFF" w:rsidRPr="00CB4C97" w:rsidRDefault="006E2DFF" w:rsidP="00DD1F68">
            <w:pPr>
              <w:spacing w:line="360" w:lineRule="auto"/>
              <w:ind w:firstLine="459"/>
              <w:rPr>
                <w:rFonts w:cs="Arial"/>
                <w:u w:val="single"/>
              </w:rPr>
            </w:pPr>
            <w:r w:rsidRPr="00CB4C97">
              <w:rPr>
                <w:rFonts w:cs="Arial"/>
                <w:u w:val="single"/>
              </w:rPr>
              <w:lastRenderedPageBreak/>
              <w:t>Surgical duration (hours)</w:t>
            </w:r>
          </w:p>
        </w:tc>
        <w:tc>
          <w:tcPr>
            <w:tcW w:w="1674" w:type="dxa"/>
          </w:tcPr>
          <w:p w14:paraId="34760DEB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</w:tc>
        <w:tc>
          <w:tcPr>
            <w:tcW w:w="1663" w:type="dxa"/>
          </w:tcPr>
          <w:p w14:paraId="3000C1AB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.6</w:t>
            </w:r>
          </w:p>
        </w:tc>
        <w:tc>
          <w:tcPr>
            <w:tcW w:w="1724" w:type="dxa"/>
          </w:tcPr>
          <w:p w14:paraId="28129A09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.8</w:t>
            </w:r>
          </w:p>
        </w:tc>
        <w:tc>
          <w:tcPr>
            <w:tcW w:w="1151" w:type="dxa"/>
          </w:tcPr>
          <w:p w14:paraId="6CAC07BC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0.22</w:t>
            </w:r>
          </w:p>
        </w:tc>
      </w:tr>
    </w:tbl>
    <w:p w14:paraId="207536DF" w14:textId="77777777" w:rsidR="006E2DFF" w:rsidRPr="00CB4C97" w:rsidRDefault="006E2DFF" w:rsidP="006E2DFF">
      <w:pPr>
        <w:spacing w:after="160" w:line="259" w:lineRule="auto"/>
        <w:rPr>
          <w:szCs w:val="18"/>
        </w:rPr>
      </w:pPr>
      <w:r w:rsidRPr="00CB4C97">
        <w:rPr>
          <w:szCs w:val="18"/>
        </w:rPr>
        <w:t xml:space="preserve">*Excluding 53 people at high bleeding risk **Chi square not performed due to low cell count </w:t>
      </w:r>
    </w:p>
    <w:p w14:paraId="4BC6C567" w14:textId="77777777" w:rsidR="006E2DFF" w:rsidRPr="00CB4C97" w:rsidRDefault="006E2DFF" w:rsidP="006E2DFF">
      <w:pPr>
        <w:spacing w:after="160" w:line="259" w:lineRule="auto"/>
        <w:rPr>
          <w:rFonts w:cs="Arial"/>
          <w:b/>
          <w:bCs/>
        </w:rPr>
      </w:pPr>
      <w:bookmarkStart w:id="5" w:name="_Ref98184036"/>
      <w:r w:rsidRPr="00CB4C97">
        <w:rPr>
          <w:rFonts w:cs="Arial"/>
          <w:b/>
          <w:bCs/>
        </w:rPr>
        <w:br w:type="page"/>
      </w:r>
    </w:p>
    <w:p w14:paraId="238FE9B2" w14:textId="77777777" w:rsidR="006E2DFF" w:rsidRPr="00CB4C97" w:rsidRDefault="006E2DFF" w:rsidP="006E2DFF">
      <w:pPr>
        <w:rPr>
          <w:rFonts w:cs="Arial"/>
          <w:b/>
          <w:bCs/>
        </w:rPr>
      </w:pPr>
      <w:r w:rsidRPr="00CB4C97">
        <w:rPr>
          <w:rFonts w:cs="Arial"/>
          <w:b/>
          <w:bCs/>
        </w:rPr>
        <w:lastRenderedPageBreak/>
        <w:t xml:space="preserve">Supplementary Table </w:t>
      </w:r>
      <w:r w:rsidRPr="00CB4C97">
        <w:rPr>
          <w:rFonts w:cs="Arial"/>
          <w:b/>
          <w:bCs/>
        </w:rPr>
        <w:fldChar w:fldCharType="begin"/>
      </w:r>
      <w:r w:rsidRPr="00CB4C97">
        <w:rPr>
          <w:rFonts w:cs="Arial"/>
          <w:b/>
          <w:bCs/>
        </w:rPr>
        <w:instrText xml:space="preserve"> SEQ Supplementary_Table \* ARABIC </w:instrText>
      </w:r>
      <w:r w:rsidRPr="00CB4C97">
        <w:rPr>
          <w:rFonts w:cs="Arial"/>
          <w:b/>
          <w:bCs/>
        </w:rPr>
        <w:fldChar w:fldCharType="separate"/>
      </w:r>
      <w:r w:rsidRPr="00CB4C97">
        <w:rPr>
          <w:rFonts w:cs="Arial"/>
          <w:b/>
          <w:bCs/>
          <w:noProof/>
        </w:rPr>
        <w:t>4</w:t>
      </w:r>
      <w:r w:rsidRPr="00CB4C97">
        <w:rPr>
          <w:rFonts w:cs="Arial"/>
        </w:rPr>
        <w:fldChar w:fldCharType="end"/>
      </w:r>
      <w:bookmarkEnd w:id="5"/>
      <w:r w:rsidRPr="00CB4C97">
        <w:rPr>
          <w:rFonts w:cs="Arial"/>
          <w:b/>
          <w:bCs/>
        </w:rPr>
        <w:t>: Eligible factors included in the initial adjusted model</w:t>
      </w:r>
    </w:p>
    <w:p w14:paraId="63050D01" w14:textId="77777777" w:rsidR="006E2DFF" w:rsidRPr="00CB4C97" w:rsidRDefault="006E2DFF" w:rsidP="006E2DFF">
      <w:pPr>
        <w:rPr>
          <w:rFonts w:cs="Arial"/>
          <w:b/>
          <w:bCs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15"/>
        <w:gridCol w:w="6811"/>
      </w:tblGrid>
      <w:tr w:rsidR="00CB4C97" w:rsidRPr="00CB4C97" w14:paraId="78435A97" w14:textId="77777777" w:rsidTr="00DD1F68">
        <w:tc>
          <w:tcPr>
            <w:tcW w:w="2268" w:type="dxa"/>
          </w:tcPr>
          <w:p w14:paraId="53D0DA2B" w14:textId="77777777" w:rsidR="006E2DFF" w:rsidRPr="00CB4C97" w:rsidRDefault="006E2DFF" w:rsidP="00DD1F68">
            <w:pPr>
              <w:spacing w:after="160" w:line="259" w:lineRule="auto"/>
              <w:rPr>
                <w:rFonts w:cs="Arial"/>
              </w:rPr>
            </w:pPr>
            <w:r w:rsidRPr="00CB4C97">
              <w:rPr>
                <w:rFonts w:cs="Arial"/>
              </w:rPr>
              <w:t>Type of factor</w:t>
            </w:r>
          </w:p>
        </w:tc>
        <w:tc>
          <w:tcPr>
            <w:tcW w:w="7178" w:type="dxa"/>
          </w:tcPr>
          <w:p w14:paraId="0E4E98AA" w14:textId="77777777" w:rsidR="006E2DFF" w:rsidRPr="00CB4C97" w:rsidRDefault="006E2DFF" w:rsidP="00DD1F68">
            <w:pPr>
              <w:spacing w:after="160" w:line="259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Description  </w:t>
            </w:r>
          </w:p>
        </w:tc>
      </w:tr>
      <w:tr w:rsidR="00CB4C97" w:rsidRPr="00CB4C97" w14:paraId="42B498FB" w14:textId="77777777" w:rsidTr="00DD1F68">
        <w:tc>
          <w:tcPr>
            <w:tcW w:w="2268" w:type="dxa"/>
          </w:tcPr>
          <w:p w14:paraId="4AF752D5" w14:textId="77777777" w:rsidR="006E2DFF" w:rsidRPr="00CB4C97" w:rsidRDefault="006E2DFF" w:rsidP="00DD1F68">
            <w:pPr>
              <w:spacing w:after="160" w:line="259" w:lineRule="auto"/>
              <w:rPr>
                <w:rFonts w:cs="Arial"/>
              </w:rPr>
            </w:pPr>
            <w:r w:rsidRPr="00CB4C97">
              <w:rPr>
                <w:rFonts w:cs="Arial"/>
              </w:rPr>
              <w:t>Compliance factors</w:t>
            </w:r>
          </w:p>
        </w:tc>
        <w:tc>
          <w:tcPr>
            <w:tcW w:w="7178" w:type="dxa"/>
          </w:tcPr>
          <w:p w14:paraId="0D319883" w14:textId="77777777" w:rsidR="006E2DFF" w:rsidRPr="00CB4C97" w:rsidRDefault="006E2DFF" w:rsidP="006E2DFF">
            <w:pPr>
              <w:numPr>
                <w:ilvl w:val="0"/>
                <w:numId w:val="6"/>
              </w:numPr>
              <w:spacing w:after="160" w:line="259" w:lineRule="auto"/>
              <w:ind w:left="318" w:hanging="283"/>
              <w:rPr>
                <w:rFonts w:cs="Arial"/>
              </w:rPr>
            </w:pPr>
            <w:r w:rsidRPr="00CB4C97">
              <w:rPr>
                <w:rFonts w:cs="Arial"/>
              </w:rPr>
              <w:t xml:space="preserve">AOA non-compliance </w:t>
            </w:r>
          </w:p>
        </w:tc>
      </w:tr>
      <w:tr w:rsidR="00CB4C97" w:rsidRPr="00CB4C97" w14:paraId="6A846592" w14:textId="77777777" w:rsidTr="00DD1F68">
        <w:tc>
          <w:tcPr>
            <w:tcW w:w="2268" w:type="dxa"/>
          </w:tcPr>
          <w:p w14:paraId="255DA249" w14:textId="77777777" w:rsidR="006E2DFF" w:rsidRPr="00CB4C97" w:rsidRDefault="006E2DFF" w:rsidP="00DD1F68">
            <w:pPr>
              <w:spacing w:after="160" w:line="259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Patient factors </w:t>
            </w:r>
          </w:p>
        </w:tc>
        <w:tc>
          <w:tcPr>
            <w:tcW w:w="7178" w:type="dxa"/>
          </w:tcPr>
          <w:p w14:paraId="1427A0D7" w14:textId="77777777" w:rsidR="006E2DFF" w:rsidRPr="00CB4C97" w:rsidRDefault="006E2DFF" w:rsidP="006E2DFF">
            <w:pPr>
              <w:numPr>
                <w:ilvl w:val="0"/>
                <w:numId w:val="6"/>
              </w:numPr>
              <w:spacing w:after="160" w:line="259" w:lineRule="auto"/>
              <w:ind w:left="318" w:hanging="283"/>
              <w:rPr>
                <w:rFonts w:cs="Arial"/>
              </w:rPr>
            </w:pPr>
            <w:r w:rsidRPr="00CB4C97">
              <w:rPr>
                <w:rFonts w:cs="Arial"/>
              </w:rPr>
              <w:t>Age</w:t>
            </w:r>
          </w:p>
          <w:p w14:paraId="4F52152C" w14:textId="77777777" w:rsidR="006E2DFF" w:rsidRPr="00CB4C97" w:rsidRDefault="006E2DFF" w:rsidP="006E2DFF">
            <w:pPr>
              <w:numPr>
                <w:ilvl w:val="0"/>
                <w:numId w:val="6"/>
              </w:numPr>
              <w:spacing w:after="160" w:line="259" w:lineRule="auto"/>
              <w:ind w:left="318" w:hanging="283"/>
              <w:rPr>
                <w:rFonts w:cs="Arial"/>
              </w:rPr>
            </w:pPr>
            <w:r w:rsidRPr="00CB4C97">
              <w:rPr>
                <w:rFonts w:cs="Arial"/>
              </w:rPr>
              <w:t>Sex</w:t>
            </w:r>
          </w:p>
          <w:p w14:paraId="1B031440" w14:textId="77777777" w:rsidR="006E2DFF" w:rsidRPr="00CB4C97" w:rsidRDefault="006E2DFF" w:rsidP="006E2DFF">
            <w:pPr>
              <w:numPr>
                <w:ilvl w:val="0"/>
                <w:numId w:val="6"/>
              </w:numPr>
              <w:spacing w:after="160" w:line="259" w:lineRule="auto"/>
              <w:ind w:left="318" w:hanging="283"/>
              <w:rPr>
                <w:rFonts w:cs="Arial"/>
              </w:rPr>
            </w:pPr>
            <w:r w:rsidRPr="00CB4C97">
              <w:rPr>
                <w:rFonts w:cs="Arial"/>
              </w:rPr>
              <w:t>ASA score</w:t>
            </w:r>
          </w:p>
          <w:p w14:paraId="602C97DE" w14:textId="77777777" w:rsidR="006E2DFF" w:rsidRPr="00CB4C97" w:rsidRDefault="006E2DFF" w:rsidP="006E2DFF">
            <w:pPr>
              <w:numPr>
                <w:ilvl w:val="0"/>
                <w:numId w:val="6"/>
              </w:numPr>
              <w:spacing w:after="160" w:line="259" w:lineRule="auto"/>
              <w:ind w:left="318" w:hanging="283"/>
              <w:rPr>
                <w:rFonts w:cs="Arial"/>
              </w:rPr>
            </w:pPr>
            <w:r w:rsidRPr="00CB4C97">
              <w:rPr>
                <w:rFonts w:cs="Arial"/>
              </w:rPr>
              <w:t>Presence of comorbid conditions (previous VTE, previous THA, heart disease)</w:t>
            </w:r>
          </w:p>
          <w:p w14:paraId="29CAF777" w14:textId="77777777" w:rsidR="006E2DFF" w:rsidRPr="00CB4C97" w:rsidRDefault="006E2DFF" w:rsidP="006E2DFF">
            <w:pPr>
              <w:numPr>
                <w:ilvl w:val="0"/>
                <w:numId w:val="6"/>
              </w:numPr>
              <w:spacing w:after="160" w:line="259" w:lineRule="auto"/>
              <w:ind w:left="318" w:hanging="283"/>
              <w:rPr>
                <w:rFonts w:cs="Arial"/>
              </w:rPr>
            </w:pPr>
            <w:r w:rsidRPr="00CB4C97">
              <w:rPr>
                <w:rFonts w:cs="Arial"/>
              </w:rPr>
              <w:t xml:space="preserve">Current smoker </w:t>
            </w:r>
          </w:p>
        </w:tc>
      </w:tr>
      <w:tr w:rsidR="006E2DFF" w:rsidRPr="00CB4C97" w14:paraId="45B310C8" w14:textId="77777777" w:rsidTr="00DD1F68">
        <w:tc>
          <w:tcPr>
            <w:tcW w:w="2268" w:type="dxa"/>
          </w:tcPr>
          <w:p w14:paraId="74398DF8" w14:textId="77777777" w:rsidR="006E2DFF" w:rsidRPr="00CB4C97" w:rsidRDefault="006E2DFF" w:rsidP="00DD1F68">
            <w:pPr>
              <w:spacing w:after="160" w:line="259" w:lineRule="auto"/>
              <w:rPr>
                <w:rFonts w:cs="Arial"/>
              </w:rPr>
            </w:pPr>
            <w:r w:rsidRPr="00CB4C97">
              <w:rPr>
                <w:rFonts w:cs="Arial"/>
              </w:rPr>
              <w:t>Surgical and care factors</w:t>
            </w:r>
          </w:p>
        </w:tc>
        <w:tc>
          <w:tcPr>
            <w:tcW w:w="7178" w:type="dxa"/>
          </w:tcPr>
          <w:p w14:paraId="5F084D91" w14:textId="77777777" w:rsidR="006E2DFF" w:rsidRPr="00CB4C97" w:rsidRDefault="006E2DFF" w:rsidP="006E2DFF">
            <w:pPr>
              <w:numPr>
                <w:ilvl w:val="0"/>
                <w:numId w:val="6"/>
              </w:numPr>
              <w:spacing w:after="160" w:line="259" w:lineRule="auto"/>
              <w:ind w:left="318" w:hanging="283"/>
              <w:rPr>
                <w:rFonts w:cs="Arial"/>
              </w:rPr>
            </w:pPr>
            <w:r w:rsidRPr="00CB4C97">
              <w:rPr>
                <w:rFonts w:cs="Arial"/>
              </w:rPr>
              <w:t>THA/TKA</w:t>
            </w:r>
          </w:p>
          <w:p w14:paraId="5C9491DC" w14:textId="77777777" w:rsidR="006E2DFF" w:rsidRPr="00CB4C97" w:rsidRDefault="006E2DFF" w:rsidP="006E2DFF">
            <w:pPr>
              <w:numPr>
                <w:ilvl w:val="0"/>
                <w:numId w:val="6"/>
              </w:numPr>
              <w:spacing w:after="160" w:line="259" w:lineRule="auto"/>
              <w:ind w:left="318" w:hanging="283"/>
              <w:rPr>
                <w:rFonts w:cs="Arial"/>
              </w:rPr>
            </w:pPr>
            <w:r w:rsidRPr="00CB4C97">
              <w:rPr>
                <w:rFonts w:cs="Arial"/>
              </w:rPr>
              <w:t xml:space="preserve">Public or private hospital </w:t>
            </w:r>
          </w:p>
          <w:p w14:paraId="4AAC8B20" w14:textId="77777777" w:rsidR="006E2DFF" w:rsidRPr="00CB4C97" w:rsidRDefault="006E2DFF" w:rsidP="006E2DFF">
            <w:pPr>
              <w:numPr>
                <w:ilvl w:val="0"/>
                <w:numId w:val="6"/>
              </w:numPr>
              <w:spacing w:after="160" w:line="259" w:lineRule="auto"/>
              <w:ind w:left="318" w:hanging="283"/>
              <w:rPr>
                <w:rFonts w:cs="Arial"/>
              </w:rPr>
            </w:pPr>
            <w:r w:rsidRPr="00CB4C97">
              <w:rPr>
                <w:rFonts w:cs="Arial"/>
              </w:rPr>
              <w:t>Cement fixation</w:t>
            </w:r>
          </w:p>
          <w:p w14:paraId="58621B2C" w14:textId="77777777" w:rsidR="006E2DFF" w:rsidRPr="00CB4C97" w:rsidRDefault="006E2DFF" w:rsidP="006E2DFF">
            <w:pPr>
              <w:numPr>
                <w:ilvl w:val="0"/>
                <w:numId w:val="6"/>
              </w:numPr>
              <w:spacing w:after="160" w:line="259" w:lineRule="auto"/>
              <w:ind w:left="318" w:hanging="283"/>
              <w:rPr>
                <w:rFonts w:cs="Arial"/>
              </w:rPr>
            </w:pPr>
            <w:r w:rsidRPr="00CB4C97">
              <w:rPr>
                <w:rFonts w:cs="Arial"/>
              </w:rPr>
              <w:t xml:space="preserve">Surgical drain </w:t>
            </w:r>
          </w:p>
          <w:p w14:paraId="46B94AF0" w14:textId="77777777" w:rsidR="006E2DFF" w:rsidRPr="00CB4C97" w:rsidRDefault="006E2DFF" w:rsidP="006E2DFF">
            <w:pPr>
              <w:numPr>
                <w:ilvl w:val="0"/>
                <w:numId w:val="6"/>
              </w:numPr>
              <w:spacing w:after="160" w:line="259" w:lineRule="auto"/>
              <w:ind w:left="318" w:hanging="283"/>
              <w:rPr>
                <w:rFonts w:cs="Arial"/>
              </w:rPr>
            </w:pPr>
            <w:r w:rsidRPr="00CB4C97">
              <w:rPr>
                <w:rFonts w:cs="Arial"/>
              </w:rPr>
              <w:t>Routine doppler performed</w:t>
            </w:r>
          </w:p>
          <w:p w14:paraId="4D7CBEDD" w14:textId="77777777" w:rsidR="006E2DFF" w:rsidRPr="00CB4C97" w:rsidRDefault="006E2DFF" w:rsidP="006E2DFF">
            <w:pPr>
              <w:numPr>
                <w:ilvl w:val="0"/>
                <w:numId w:val="6"/>
              </w:numPr>
              <w:spacing w:after="160" w:line="259" w:lineRule="auto"/>
              <w:ind w:left="318" w:hanging="283"/>
              <w:rPr>
                <w:rFonts w:cs="Arial"/>
              </w:rPr>
            </w:pPr>
            <w:r w:rsidRPr="00CB4C97">
              <w:rPr>
                <w:rFonts w:cs="Arial"/>
              </w:rPr>
              <w:t xml:space="preserve">Surgical duration </w:t>
            </w:r>
          </w:p>
        </w:tc>
      </w:tr>
    </w:tbl>
    <w:p w14:paraId="0197A319" w14:textId="77777777" w:rsidR="006E2DFF" w:rsidRPr="00CB4C97" w:rsidRDefault="006E2DFF" w:rsidP="006E2DFF">
      <w:pPr>
        <w:spacing w:after="160" w:line="259" w:lineRule="auto"/>
        <w:rPr>
          <w:rFonts w:cs="Arial"/>
          <w:b/>
          <w:bCs/>
          <w:lang w:val="en-US"/>
        </w:rPr>
      </w:pPr>
    </w:p>
    <w:p w14:paraId="296D68DA" w14:textId="4A0D46C3" w:rsidR="006C5E19" w:rsidRPr="00CB4C97" w:rsidRDefault="006C5E19" w:rsidP="006E2DFF">
      <w:pPr>
        <w:spacing w:after="160" w:line="259" w:lineRule="auto"/>
        <w:rPr>
          <w:rFonts w:cs="Arial"/>
          <w:b/>
        </w:rPr>
      </w:pPr>
    </w:p>
    <w:sectPr w:rsidR="006C5E19" w:rsidRPr="00CB4C97" w:rsidSect="00641E8E">
      <w:pgSz w:w="11906" w:h="16838" w:code="9"/>
      <w:pgMar w:top="1440" w:right="1440" w:bottom="1440" w:left="1440" w:header="709" w:footer="709" w:gutter="0"/>
      <w:paperSrc w:first="259" w:other="259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S ??">
    <w:altName w:val="Yu Gothic"/>
    <w:panose1 w:val="00000000000000000000"/>
    <w:charset w:val="80"/>
    <w:family w:val="auto"/>
    <w:notTrueType/>
    <w:pitch w:val="variable"/>
    <w:sig w:usb0="00000001" w:usb1="08070000" w:usb2="00000010" w:usb3="00000000" w:csb0="00020000" w:csb1="00000000"/>
  </w:font>
  <w:font w:name="Open Sans">
    <w:altName w:val="Open Sans"/>
    <w:charset w:val="00"/>
    <w:family w:val="swiss"/>
    <w:pitch w:val="variable"/>
    <w:sig w:usb0="E00002EF" w:usb1="4000205B" w:usb2="00000028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1076C0"/>
    <w:multiLevelType w:val="multilevel"/>
    <w:tmpl w:val="FCFAC2E6"/>
    <w:lvl w:ilvl="0">
      <w:start w:val="5"/>
      <w:numFmt w:val="decimal"/>
      <w:lvlText w:val="%1."/>
      <w:lvlJc w:val="left"/>
      <w:pPr>
        <w:ind w:left="612" w:hanging="612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6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160" w:hanging="2160"/>
      </w:pPr>
      <w:rPr>
        <w:rFonts w:hint="default"/>
      </w:rPr>
    </w:lvl>
  </w:abstractNum>
  <w:abstractNum w:abstractNumId="1" w15:restartNumberingAfterBreak="0">
    <w:nsid w:val="4FCF0BC1"/>
    <w:multiLevelType w:val="hybridMultilevel"/>
    <w:tmpl w:val="2E7839FA"/>
    <w:lvl w:ilvl="0" w:tplc="0C090003">
      <w:start w:val="1"/>
      <w:numFmt w:val="bullet"/>
      <w:lvlText w:val="o"/>
      <w:lvlJc w:val="left"/>
      <w:pPr>
        <w:ind w:left="1032" w:hanging="360"/>
      </w:pPr>
      <w:rPr>
        <w:rFonts w:ascii="Courier New" w:hAnsi="Courier New" w:cs="Courier New" w:hint="default"/>
      </w:rPr>
    </w:lvl>
    <w:lvl w:ilvl="1" w:tplc="0C090003" w:tentative="1">
      <w:start w:val="1"/>
      <w:numFmt w:val="bullet"/>
      <w:lvlText w:val="o"/>
      <w:lvlJc w:val="left"/>
      <w:pPr>
        <w:ind w:left="1752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472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192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912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632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352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072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792" w:hanging="360"/>
      </w:pPr>
      <w:rPr>
        <w:rFonts w:ascii="Wingdings" w:hAnsi="Wingdings" w:hint="default"/>
      </w:rPr>
    </w:lvl>
  </w:abstractNum>
  <w:abstractNum w:abstractNumId="2" w15:restartNumberingAfterBreak="0">
    <w:nsid w:val="54173476"/>
    <w:multiLevelType w:val="hybridMultilevel"/>
    <w:tmpl w:val="B980E078"/>
    <w:lvl w:ilvl="0" w:tplc="0C090013">
      <w:start w:val="1"/>
      <w:numFmt w:val="upperRoman"/>
      <w:lvlText w:val="%1."/>
      <w:lvlJc w:val="righ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2C3137A"/>
    <w:multiLevelType w:val="multilevel"/>
    <w:tmpl w:val="DCD20ABC"/>
    <w:lvl w:ilvl="0">
      <w:start w:val="1"/>
      <w:numFmt w:val="decimal"/>
      <w:pStyle w:val="Heading1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4" w15:restartNumberingAfterBreak="0">
    <w:nsid w:val="7DED4C26"/>
    <w:multiLevelType w:val="multilevel"/>
    <w:tmpl w:val="5FB05852"/>
    <w:lvl w:ilvl="0">
      <w:start w:val="1"/>
      <w:numFmt w:val="decimal"/>
      <w:lvlText w:val="%1."/>
      <w:lvlJc w:val="left"/>
      <w:pPr>
        <w:ind w:left="720" w:hanging="360"/>
      </w:pPr>
      <w:rPr>
        <w:rFonts w:ascii="Arial" w:hAnsi="Arial" w:hint="default"/>
        <w:b/>
        <w:i w:val="0"/>
        <w:color w:val="auto"/>
        <w:sz w:val="24"/>
      </w:rPr>
    </w:lvl>
    <w:lvl w:ilvl="1">
      <w:start w:val="1"/>
      <w:numFmt w:val="decimal"/>
      <w:pStyle w:val="Heading2"/>
      <w:isLgl/>
      <w:lvlText w:val="%1.%2"/>
      <w:lvlJc w:val="left"/>
      <w:pPr>
        <w:ind w:left="765" w:hanging="405"/>
      </w:pPr>
    </w:lvl>
    <w:lvl w:ilvl="2">
      <w:start w:val="1"/>
      <w:numFmt w:val="decimal"/>
      <w:pStyle w:val="Heading3"/>
      <w:isLgl/>
      <w:lvlText w:val="%1.%2.%3"/>
      <w:lvlJc w:val="left"/>
      <w:pPr>
        <w:ind w:left="1080" w:hanging="720"/>
      </w:pPr>
    </w:lvl>
    <w:lvl w:ilvl="3">
      <w:start w:val="1"/>
      <w:numFmt w:val="none"/>
      <w:isLgl/>
      <w:lvlText w:val=""/>
      <w:lvlJc w:val="left"/>
      <w:pPr>
        <w:ind w:left="1080" w:hanging="720"/>
      </w:pPr>
      <w:rPr>
        <w:rFonts w:ascii="Arial" w:hAnsi="Arial" w:hint="default"/>
        <w:b/>
        <w:i w:val="0"/>
        <w:sz w:val="22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num w:numId="1">
    <w:abstractNumId w:val="0"/>
  </w:num>
  <w:num w:numId="2">
    <w:abstractNumId w:val="0"/>
  </w:num>
  <w:num w:numId="3">
    <w:abstractNumId w:val="4"/>
  </w:num>
  <w:num w:numId="4">
    <w:abstractNumId w:val="4"/>
  </w:num>
  <w:num w:numId="5">
    <w:abstractNumId w:val="3"/>
  </w:num>
  <w:num w:numId="6">
    <w:abstractNumId w:val="1"/>
  </w:num>
  <w:num w:numId="7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E2DFF"/>
    <w:rsid w:val="000147AF"/>
    <w:rsid w:val="001A184A"/>
    <w:rsid w:val="00251034"/>
    <w:rsid w:val="00266378"/>
    <w:rsid w:val="00641E8E"/>
    <w:rsid w:val="006C5E19"/>
    <w:rsid w:val="006E2DFF"/>
    <w:rsid w:val="00897FC9"/>
    <w:rsid w:val="00A7378B"/>
    <w:rsid w:val="00B11B8B"/>
    <w:rsid w:val="00BA13D5"/>
    <w:rsid w:val="00BF14A5"/>
    <w:rsid w:val="00CB4C97"/>
    <w:rsid w:val="00CD4D2B"/>
    <w:rsid w:val="00E165E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BA901A2"/>
  <w15:chartTrackingRefBased/>
  <w15:docId w15:val="{5E955A8D-3064-439D-AEAB-0A7395CE872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="Times New Roman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E2DFF"/>
    <w:pPr>
      <w:spacing w:after="0" w:line="240" w:lineRule="auto"/>
    </w:pPr>
    <w:rPr>
      <w:rFonts w:ascii="Arial" w:hAnsi="Arial" w:cs="Times New Roman"/>
      <w:sz w:val="24"/>
      <w:szCs w:val="24"/>
      <w:lang w:eastAsia="en-AU"/>
    </w:rPr>
  </w:style>
  <w:style w:type="paragraph" w:styleId="Heading1">
    <w:name w:val="heading 1"/>
    <w:basedOn w:val="Normal"/>
    <w:next w:val="Normal"/>
    <w:link w:val="Heading1Char"/>
    <w:uiPriority w:val="99"/>
    <w:qFormat/>
    <w:rsid w:val="00B11B8B"/>
    <w:pPr>
      <w:keepNext/>
      <w:keepLines/>
      <w:numPr>
        <w:numId w:val="5"/>
      </w:numPr>
      <w:autoSpaceDE w:val="0"/>
      <w:autoSpaceDN w:val="0"/>
      <w:adjustRightInd w:val="0"/>
      <w:spacing w:line="360" w:lineRule="auto"/>
      <w:ind w:hanging="360"/>
      <w:jc w:val="center"/>
      <w:outlineLvl w:val="0"/>
    </w:pPr>
    <w:rPr>
      <w:b/>
      <w:caps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B11B8B"/>
    <w:pPr>
      <w:keepNext/>
      <w:keepLines/>
      <w:numPr>
        <w:ilvl w:val="1"/>
        <w:numId w:val="4"/>
      </w:numPr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Heading2"/>
    <w:next w:val="Normal"/>
    <w:link w:val="Heading3Char"/>
    <w:uiPriority w:val="9"/>
    <w:unhideWhenUsed/>
    <w:qFormat/>
    <w:rsid w:val="00B11B8B"/>
    <w:pPr>
      <w:numPr>
        <w:ilvl w:val="2"/>
      </w:numPr>
      <w:autoSpaceDE w:val="0"/>
      <w:autoSpaceDN w:val="0"/>
      <w:adjustRightInd w:val="0"/>
      <w:spacing w:before="0" w:line="360" w:lineRule="auto"/>
      <w:outlineLvl w:val="2"/>
    </w:pPr>
    <w:rPr>
      <w:rFonts w:ascii="Arial" w:eastAsia="Times New Roman" w:hAnsi="Arial" w:cs="Times New Roman"/>
      <w:b/>
      <w:color w:val="auto"/>
      <w:sz w:val="22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F14A5"/>
    <w:pPr>
      <w:keepNext/>
      <w:keepLines/>
      <w:spacing w:before="40"/>
      <w:outlineLvl w:val="3"/>
    </w:pPr>
    <w:rPr>
      <w:rFonts w:eastAsiaTheme="majorEastAsia" w:cstheme="majorBidi"/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semiHidden/>
    <w:rsid w:val="00BF14A5"/>
    <w:rPr>
      <w:rFonts w:ascii="Arial" w:eastAsiaTheme="majorEastAsia" w:hAnsi="Arial" w:cstheme="majorBidi"/>
      <w:iCs/>
      <w:szCs w:val="24"/>
      <w:lang w:eastAsia="en-AU"/>
    </w:rPr>
  </w:style>
  <w:style w:type="character" w:customStyle="1" w:styleId="Heading3Char">
    <w:name w:val="Heading 3 Char"/>
    <w:basedOn w:val="DefaultParagraphFont"/>
    <w:link w:val="Heading3"/>
    <w:uiPriority w:val="9"/>
    <w:rsid w:val="00BF14A5"/>
    <w:rPr>
      <w:rFonts w:ascii="Arial" w:eastAsia="Times New Roman" w:hAnsi="Arial" w:cs="Times New Roman"/>
      <w:b/>
      <w:szCs w:val="24"/>
      <w:lang w:eastAsia="en-AU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BF14A5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en-AU"/>
    </w:rPr>
  </w:style>
  <w:style w:type="character" w:customStyle="1" w:styleId="Heading1Char">
    <w:name w:val="Heading 1 Char"/>
    <w:basedOn w:val="DefaultParagraphFont"/>
    <w:link w:val="Heading1"/>
    <w:uiPriority w:val="99"/>
    <w:rsid w:val="00B11B8B"/>
    <w:rPr>
      <w:b/>
      <w:caps/>
      <w:sz w:val="24"/>
    </w:rPr>
  </w:style>
  <w:style w:type="paragraph" w:styleId="Caption">
    <w:name w:val="caption"/>
    <w:basedOn w:val="Normal"/>
    <w:next w:val="Normal"/>
    <w:link w:val="CaptionChar"/>
    <w:uiPriority w:val="35"/>
    <w:qFormat/>
    <w:rsid w:val="00CB4C97"/>
    <w:pPr>
      <w:autoSpaceDE w:val="0"/>
      <w:autoSpaceDN w:val="0"/>
      <w:adjustRightInd w:val="0"/>
      <w:spacing w:after="200"/>
    </w:pPr>
    <w:rPr>
      <w:b/>
      <w:bCs/>
      <w:szCs w:val="18"/>
    </w:rPr>
  </w:style>
  <w:style w:type="character" w:customStyle="1" w:styleId="CaptionChar">
    <w:name w:val="Caption Char"/>
    <w:basedOn w:val="DefaultParagraphFont"/>
    <w:link w:val="Caption"/>
    <w:uiPriority w:val="35"/>
    <w:locked/>
    <w:rsid w:val="00CB4C97"/>
    <w:rPr>
      <w:rFonts w:ascii="Arial" w:hAnsi="Arial" w:cs="Times New Roman"/>
      <w:b/>
      <w:bCs/>
      <w:sz w:val="24"/>
      <w:szCs w:val="18"/>
      <w:lang w:eastAsia="en-AU"/>
    </w:rPr>
  </w:style>
  <w:style w:type="paragraph" w:styleId="TOC1">
    <w:name w:val="toc 1"/>
    <w:basedOn w:val="Normal"/>
    <w:next w:val="Normal"/>
    <w:autoRedefine/>
    <w:uiPriority w:val="39"/>
    <w:qFormat/>
    <w:rsid w:val="00B11B8B"/>
    <w:pPr>
      <w:autoSpaceDE w:val="0"/>
      <w:autoSpaceDN w:val="0"/>
      <w:adjustRightInd w:val="0"/>
      <w:spacing w:before="120" w:after="120" w:line="360" w:lineRule="auto"/>
    </w:pPr>
    <w:rPr>
      <w:b/>
      <w:bCs/>
      <w:caps/>
      <w:szCs w:val="20"/>
    </w:rPr>
  </w:style>
  <w:style w:type="paragraph" w:styleId="TOC2">
    <w:name w:val="toc 2"/>
    <w:basedOn w:val="Normal"/>
    <w:next w:val="Normal"/>
    <w:autoRedefine/>
    <w:uiPriority w:val="39"/>
    <w:rsid w:val="00B11B8B"/>
    <w:pPr>
      <w:tabs>
        <w:tab w:val="left" w:pos="660"/>
        <w:tab w:val="right" w:pos="7643"/>
      </w:tabs>
      <w:autoSpaceDE w:val="0"/>
      <w:autoSpaceDN w:val="0"/>
      <w:adjustRightInd w:val="0"/>
      <w:spacing w:line="360" w:lineRule="auto"/>
    </w:pPr>
    <w:rPr>
      <w:rFonts w:cstheme="minorHAnsi"/>
      <w:bCs/>
      <w:noProof/>
      <w:szCs w:val="20"/>
    </w:rPr>
  </w:style>
  <w:style w:type="paragraph" w:styleId="TOC3">
    <w:name w:val="toc 3"/>
    <w:basedOn w:val="Normal"/>
    <w:next w:val="Normal"/>
    <w:autoRedefine/>
    <w:uiPriority w:val="39"/>
    <w:rsid w:val="000147AF"/>
    <w:pPr>
      <w:autoSpaceDE w:val="0"/>
      <w:autoSpaceDN w:val="0"/>
      <w:adjustRightInd w:val="0"/>
      <w:spacing w:line="360" w:lineRule="auto"/>
      <w:ind w:left="440"/>
    </w:pPr>
    <w:rPr>
      <w:iCs/>
      <w:sz w:val="20"/>
      <w:szCs w:val="20"/>
    </w:rPr>
  </w:style>
  <w:style w:type="paragraph" w:customStyle="1" w:styleId="Appendixheading3">
    <w:name w:val="Appendix heading 3"/>
    <w:basedOn w:val="Heading3"/>
    <w:link w:val="Appendixheading3Char"/>
    <w:qFormat/>
    <w:rsid w:val="00251034"/>
    <w:pPr>
      <w:keepLines w:val="0"/>
      <w:ind w:left="0" w:firstLine="0"/>
    </w:pPr>
    <w:rPr>
      <w:rFonts w:cs="Arial"/>
      <w:szCs w:val="22"/>
    </w:rPr>
  </w:style>
  <w:style w:type="character" w:customStyle="1" w:styleId="Appendixheading3Char">
    <w:name w:val="Appendix heading 3 Char"/>
    <w:basedOn w:val="Heading3Char"/>
    <w:link w:val="Appendixheading3"/>
    <w:rsid w:val="00251034"/>
    <w:rPr>
      <w:rFonts w:ascii="Arial" w:eastAsia="Times New Roman" w:hAnsi="Arial" w:cs="Arial"/>
      <w:b/>
      <w:szCs w:val="24"/>
      <w:lang w:eastAsia="en-AU"/>
    </w:rPr>
  </w:style>
  <w:style w:type="paragraph" w:customStyle="1" w:styleId="APPENDIXHEADING2">
    <w:name w:val="APPENDIX HEADING 2"/>
    <w:basedOn w:val="Appendixheading3"/>
    <w:link w:val="APPENDIXHEADING2Char"/>
    <w:qFormat/>
    <w:rsid w:val="00BA13D5"/>
    <w:pPr>
      <w:spacing w:line="240" w:lineRule="auto"/>
    </w:pPr>
    <w:rPr>
      <w:sz w:val="24"/>
      <w:lang w:val="en-GB"/>
    </w:rPr>
  </w:style>
  <w:style w:type="character" w:customStyle="1" w:styleId="APPENDIXHEADING2Char">
    <w:name w:val="APPENDIX HEADING 2 Char"/>
    <w:basedOn w:val="Appendixheading3Char"/>
    <w:link w:val="APPENDIXHEADING2"/>
    <w:rsid w:val="00BA13D5"/>
    <w:rPr>
      <w:rFonts w:ascii="Arial" w:eastAsia="Times New Roman" w:hAnsi="Arial" w:cs="Arial"/>
      <w:b/>
      <w:sz w:val="24"/>
      <w:szCs w:val="24"/>
      <w:lang w:val="en-GB" w:eastAsia="en-AU"/>
    </w:rPr>
  </w:style>
  <w:style w:type="character" w:styleId="Hyperlink">
    <w:name w:val="Hyperlink"/>
    <w:basedOn w:val="DefaultParagraphFont"/>
    <w:uiPriority w:val="99"/>
    <w:unhideWhenUsed/>
    <w:rsid w:val="006E2DFF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6E2DFF"/>
    <w:pPr>
      <w:spacing w:after="160" w:line="259" w:lineRule="auto"/>
      <w:ind w:left="720"/>
      <w:contextualSpacing/>
    </w:pPr>
    <w:rPr>
      <w:rFonts w:asciiTheme="minorHAnsi" w:eastAsiaTheme="minorHAnsi" w:hAnsiTheme="minorHAnsi" w:cstheme="minorBidi"/>
      <w:sz w:val="22"/>
      <w:szCs w:val="22"/>
      <w:lang w:eastAsia="en-US"/>
    </w:rPr>
  </w:style>
  <w:style w:type="table" w:styleId="TableGrid">
    <w:name w:val="Table Grid"/>
    <w:basedOn w:val="TableNormal"/>
    <w:uiPriority w:val="39"/>
    <w:rsid w:val="006E2DFF"/>
    <w:pPr>
      <w:spacing w:after="0" w:line="240" w:lineRule="auto"/>
    </w:pPr>
    <w:rPr>
      <w:rFonts w:eastAsiaTheme="min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8</Pages>
  <Words>1250</Words>
  <Characters>7130</Characters>
  <Application>Microsoft Office Word</Application>
  <DocSecurity>0</DocSecurity>
  <Lines>59</Lines>
  <Paragraphs>16</Paragraphs>
  <ScaleCrop>false</ScaleCrop>
  <Company/>
  <LinksUpToDate>false</LinksUpToDate>
  <CharactersWithSpaces>83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elen Badge</dc:creator>
  <cp:keywords/>
  <dc:description/>
  <cp:lastModifiedBy>Helen Badge</cp:lastModifiedBy>
  <cp:revision>4</cp:revision>
  <dcterms:created xsi:type="dcterms:W3CDTF">2022-03-23T08:47:00Z</dcterms:created>
  <dcterms:modified xsi:type="dcterms:W3CDTF">2022-04-12T06:48:00Z</dcterms:modified>
</cp:coreProperties>
</file>